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09B3A8F7" w14:textId="5F4F65AF" w:rsidR="00922FF1" w:rsidRDefault="00C961AB" w:rsidP="00922FF1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49679" w:history="1">
            <w:r w:rsidR="00922FF1" w:rsidRPr="00893836">
              <w:rPr>
                <w:rStyle w:val="a8"/>
                <w:noProof/>
              </w:rPr>
              <w:t>Введение</w:t>
            </w:r>
            <w:r w:rsidR="00922FF1">
              <w:rPr>
                <w:noProof/>
                <w:webHidden/>
              </w:rPr>
              <w:tab/>
            </w:r>
            <w:r w:rsidR="00922FF1">
              <w:rPr>
                <w:noProof/>
                <w:webHidden/>
              </w:rPr>
              <w:fldChar w:fldCharType="begin"/>
            </w:r>
            <w:r w:rsidR="00922FF1">
              <w:rPr>
                <w:noProof/>
                <w:webHidden/>
              </w:rPr>
              <w:instrText xml:space="preserve"> PAGEREF _Toc172749679 \h </w:instrText>
            </w:r>
            <w:r w:rsidR="00922FF1">
              <w:rPr>
                <w:noProof/>
                <w:webHidden/>
              </w:rPr>
            </w:r>
            <w:r w:rsidR="00922FF1"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</w:t>
            </w:r>
            <w:r w:rsidR="00922FF1">
              <w:rPr>
                <w:noProof/>
                <w:webHidden/>
              </w:rPr>
              <w:fldChar w:fldCharType="end"/>
            </w:r>
          </w:hyperlink>
        </w:p>
        <w:p w14:paraId="4C65B278" w14:textId="1324A6E4" w:rsidR="00922FF1" w:rsidRDefault="00922FF1" w:rsidP="00922FF1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0" w:history="1">
            <w:r w:rsidRPr="00893836">
              <w:rPr>
                <w:rStyle w:val="a8"/>
                <w:noProof/>
              </w:rPr>
              <w:t>Глава 1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7C7BE9" w14:textId="5FE903B2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1" w:history="1">
            <w:r w:rsidRPr="00893836">
              <w:rPr>
                <w:rStyle w:val="a8"/>
                <w:noProof/>
              </w:rPr>
              <w:t>1.1 Выбор инструмен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AA7D13" w14:textId="6CA64E96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2" w:history="1">
            <w:r w:rsidRPr="00893836">
              <w:rPr>
                <w:rStyle w:val="a8"/>
                <w:noProof/>
              </w:rPr>
              <w:t>1.2 Поиск и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8D1D3E" w14:textId="00B52C6B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3" w:history="1">
            <w:r w:rsidRPr="00893836">
              <w:rPr>
                <w:rStyle w:val="a8"/>
                <w:noProof/>
              </w:rPr>
              <w:t>1.3 Выбор модели машинного обу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A7971D" w14:textId="5CB519ED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4" w:history="1">
            <w:r w:rsidRPr="00893836">
              <w:rPr>
                <w:rStyle w:val="a8"/>
                <w:noProof/>
              </w:rPr>
              <w:t>1.4 Оценка качества предсказаний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5CE0DF" w14:textId="4F94E315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5" w:history="1">
            <w:r w:rsidRPr="00893836">
              <w:rPr>
                <w:rStyle w:val="a8"/>
                <w:noProof/>
              </w:rPr>
              <w:t>1.5 Концепция ноутбук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2B7A5F" w14:textId="13993307" w:rsidR="00922FF1" w:rsidRDefault="00922FF1" w:rsidP="00922FF1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6" w:history="1">
            <w:r w:rsidRPr="00893836">
              <w:rPr>
                <w:rStyle w:val="a8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0245B2" w14:textId="06FA7FC8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7" w:history="1">
            <w:r w:rsidRPr="00893836">
              <w:rPr>
                <w:rStyle w:val="a8"/>
                <w:noProof/>
              </w:rPr>
              <w:t>2.1 Среда разрабо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38A22E" w14:textId="7B5A13B5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8" w:history="1">
            <w:r w:rsidRPr="00893836">
              <w:rPr>
                <w:rStyle w:val="a8"/>
                <w:noProof/>
              </w:rPr>
              <w:t>2.2 Выбор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B29F12" w14:textId="759465EF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89" w:history="1">
            <w:r w:rsidRPr="00893836">
              <w:rPr>
                <w:rStyle w:val="a8"/>
                <w:noProof/>
                <w:lang w:val="en-US"/>
              </w:rPr>
              <w:t>2.3</w:t>
            </w:r>
            <w:r w:rsidRPr="00893836">
              <w:rPr>
                <w:rStyle w:val="a8"/>
                <w:noProof/>
              </w:rPr>
              <w:t xml:space="preserve"> Создание файла </w:t>
            </w:r>
            <w:r w:rsidRPr="00893836">
              <w:rPr>
                <w:rStyle w:val="a8"/>
                <w:noProof/>
                <w:lang w:val="en-US"/>
              </w:rPr>
              <w:t>Jupiter Noteb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8D3FA5" w14:textId="7711EAA2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0" w:history="1">
            <w:r w:rsidRPr="00893836">
              <w:rPr>
                <w:rStyle w:val="a8"/>
                <w:noProof/>
              </w:rPr>
              <w:t xml:space="preserve">2.4 Установка необходимых </w:t>
            </w:r>
            <w:r w:rsidRPr="00893836">
              <w:rPr>
                <w:rStyle w:val="a8"/>
                <w:noProof/>
                <w:lang w:val="en-US"/>
              </w:rPr>
              <w:t>python-</w:t>
            </w:r>
            <w:r w:rsidRPr="00893836">
              <w:rPr>
                <w:rStyle w:val="a8"/>
                <w:noProof/>
              </w:rPr>
              <w:t>п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CF6911" w14:textId="4B4A232D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1" w:history="1">
            <w:r w:rsidRPr="00893836">
              <w:rPr>
                <w:rStyle w:val="a8"/>
                <w:noProof/>
              </w:rPr>
              <w:t>2.5 Импортируем нужные моду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FE9FFE" w14:textId="51DCBE71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2" w:history="1">
            <w:r w:rsidRPr="00893836">
              <w:rPr>
                <w:rStyle w:val="a8"/>
                <w:noProof/>
              </w:rPr>
              <w:t>2.6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4CC5FD" w14:textId="63307C83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3" w:history="1">
            <w:r w:rsidRPr="00893836">
              <w:rPr>
                <w:rStyle w:val="a8"/>
                <w:noProof/>
              </w:rPr>
              <w:t>2.7 Разведочный анализ</w:t>
            </w:r>
            <w:r w:rsidRPr="00893836">
              <w:rPr>
                <w:rStyle w:val="a8"/>
                <w:noProof/>
                <w:lang w:val="en-US"/>
              </w:rPr>
              <w:t xml:space="preserve"> </w:t>
            </w:r>
            <w:r w:rsidRPr="00893836">
              <w:rPr>
                <w:rStyle w:val="a8"/>
                <w:noProof/>
              </w:rPr>
              <w:t>данных (</w:t>
            </w:r>
            <w:r w:rsidRPr="00893836">
              <w:rPr>
                <w:rStyle w:val="a8"/>
                <w:noProof/>
                <w:lang w:val="en-US"/>
              </w:rPr>
              <w:t>EDA</w:t>
            </w:r>
            <w:r w:rsidRPr="00893836">
              <w:rPr>
                <w:rStyle w:val="a8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545845" w14:textId="7CF6A885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4" w:history="1">
            <w:r w:rsidRPr="00893836">
              <w:rPr>
                <w:rStyle w:val="a8"/>
                <w:noProof/>
              </w:rPr>
              <w:t>2.8 Визуализац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CB3558" w14:textId="69455C40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5" w:history="1">
            <w:r w:rsidRPr="00893836">
              <w:rPr>
                <w:rStyle w:val="a8"/>
                <w:noProof/>
              </w:rPr>
              <w:t>2.9 Посмотрим какие признаки имеют выб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CA487D" w14:textId="4B32C0ED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6" w:history="1">
            <w:r w:rsidRPr="00893836">
              <w:rPr>
                <w:rStyle w:val="a8"/>
                <w:noProof/>
              </w:rPr>
              <w:t>2.10 Создание новых призна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4B9CE1" w14:textId="6E375A31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7" w:history="1">
            <w:r w:rsidRPr="00893836">
              <w:rPr>
                <w:rStyle w:val="a8"/>
                <w:noProof/>
              </w:rPr>
              <w:t>2.11 Проверка состоян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CE49CB" w14:textId="7F918656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8" w:history="1">
            <w:r w:rsidRPr="00893836">
              <w:rPr>
                <w:rStyle w:val="a8"/>
                <w:noProof/>
              </w:rPr>
              <w:t>2.12 Метрика, по которой будем оценивать качество работы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F1B381" w14:textId="5DE07A2A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699" w:history="1">
            <w:r w:rsidRPr="00893836">
              <w:rPr>
                <w:rStyle w:val="a8"/>
                <w:noProof/>
              </w:rPr>
              <w:t>2.13 Разбиение временного ряда на train и 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8055FF" w14:textId="3E0B694C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0" w:history="1">
            <w:r w:rsidRPr="00893836">
              <w:rPr>
                <w:rStyle w:val="a8"/>
                <w:noProof/>
                <w:lang w:val="en-US"/>
              </w:rPr>
              <w:t>2.14 Функция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6FF47A" w14:textId="06270AF2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1" w:history="1">
            <w:r w:rsidRPr="00893836">
              <w:rPr>
                <w:rStyle w:val="a8"/>
                <w:noProof/>
              </w:rPr>
              <w:t>2.15 Создание модели и дата фрейма для хранения результатов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02A1D1" w14:textId="5CF48A5F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2" w:history="1">
            <w:r w:rsidRPr="00893836">
              <w:rPr>
                <w:rStyle w:val="a8"/>
                <w:noProof/>
                <w:lang w:val="en-US"/>
              </w:rPr>
              <w:t>2.16 Кросс-валидац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06C34B" w14:textId="75BB7EFE" w:rsidR="00922FF1" w:rsidRDefault="00922FF1" w:rsidP="00922FF1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3" w:history="1">
            <w:r w:rsidRPr="00893836">
              <w:rPr>
                <w:rStyle w:val="a8"/>
                <w:noProof/>
              </w:rPr>
              <w:t>2.16.1 С шагом в г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7ED690" w14:textId="6E818110" w:rsidR="00922FF1" w:rsidRDefault="00922FF1" w:rsidP="00922FF1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4" w:history="1">
            <w:r w:rsidRPr="00893836">
              <w:rPr>
                <w:rStyle w:val="a8"/>
                <w:noProof/>
              </w:rPr>
              <w:t>2.16.2 С шагом в кварта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F9FC45" w14:textId="5658F1EC" w:rsidR="00922FF1" w:rsidRDefault="00922FF1" w:rsidP="00922FF1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5" w:history="1">
            <w:r w:rsidRPr="00893836">
              <w:rPr>
                <w:rStyle w:val="a8"/>
                <w:noProof/>
              </w:rPr>
              <w:t>2.16.3 С шагом в меся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4FD87B" w14:textId="6A9875CB" w:rsidR="00922FF1" w:rsidRDefault="00922FF1" w:rsidP="00922FF1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6" w:history="1">
            <w:r w:rsidRPr="00893836">
              <w:rPr>
                <w:rStyle w:val="a8"/>
                <w:noProof/>
              </w:rPr>
              <w:t>2.16.4 С шагом в недел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30B271" w14:textId="74EE4EF7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7" w:history="1">
            <w:r w:rsidRPr="00893836">
              <w:rPr>
                <w:rStyle w:val="a8"/>
                <w:noProof/>
              </w:rPr>
              <w:t>2.17 Визуализация результатов кросс-валид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3A3EAA" w14:textId="5A1FF054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8" w:history="1">
            <w:r w:rsidRPr="00893836">
              <w:rPr>
                <w:rStyle w:val="a8"/>
                <w:noProof/>
                <w:lang w:val="en-US"/>
              </w:rPr>
              <w:t>2.18 Важность признаков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82E0A3" w14:textId="22218A63" w:rsidR="00922FF1" w:rsidRDefault="00922FF1" w:rsidP="002C6271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09" w:history="1">
            <w:r w:rsidRPr="00893836">
              <w:rPr>
                <w:rStyle w:val="a8"/>
                <w:noProof/>
              </w:rPr>
              <w:t>2.19 Средняя ошибка предсказаний модели в зависимости от длительности периода предсказ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F0C819" w14:textId="11F0859A" w:rsidR="00922FF1" w:rsidRDefault="00922FF1" w:rsidP="00922FF1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10" w:history="1">
            <w:r w:rsidRPr="00893836">
              <w:rPr>
                <w:rStyle w:val="a8"/>
                <w:noProof/>
              </w:rPr>
              <w:t>Заключ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393CB9" w14:textId="2B5925C4" w:rsidR="00922FF1" w:rsidRDefault="00922FF1" w:rsidP="00922FF1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49711" w:history="1">
            <w:r w:rsidRPr="00893836">
              <w:rPr>
                <w:rStyle w:val="a8"/>
                <w:noProof/>
              </w:rPr>
              <w:t>Список используемой 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749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B611E"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884D" w14:textId="3CDB76A6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49679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77697BF5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85251D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85251D" w:rsidRPr="0085251D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289BB87B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5F4F6E">
        <w:rPr>
          <w:lang w:val="en-US"/>
        </w:rPr>
        <w:instrText xml:space="preserve"> ADDIN ZOTERO_ITEM CSL_CITATION {"citationID":"4rk91fjP","properties":{"formattedCitation":"[5; 18]","plainCitation":"[5; 1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5F4F6E" w:rsidRPr="005F4F6E">
        <w:rPr>
          <w:rFonts w:cs="Times New Roman"/>
          <w:lang w:val="en-US"/>
        </w:rPr>
        <w:t>[5; 1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5E3B71">
        <w:rPr>
          <w:lang w:val="en-US"/>
        </w:rPr>
        <w:instrText xml:space="preserve"> ADDIN ZOTERO_ITEM CSL_CITATION {"citationID":"yi8r4wBW","properties":{"formattedCitation":"[11]","plainCitation":"[11]","noteIndex":0},"citationItems":[{"id":25,"uris":["http://zotero.org/users/local/ccYgADcV/items/QKK3EZK2"],"itemData":{"id":25,"type":"webpage","language":"en","title":"Site 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5E3B71" w:rsidRPr="005E3B71">
        <w:rPr>
          <w:rFonts w:cs="Times New Roman"/>
          <w:lang w:val="en-US"/>
        </w:rPr>
        <w:t>[11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5F4F6E">
        <w:rPr>
          <w:lang w:val="en-US"/>
        </w:rPr>
        <w:instrText xml:space="preserve"> ADDIN ZOTERO_ITEM CSL_CITATION {"citationID":"QPFQiODc","properties":{"formattedCitation":"[16; 2; 15]","plainCitation":"[16; 2; 15]","noteIndex":0},"citationItems":[{"id":22,"uris":["http://zotero.org/users/local/ccYgADcV/items/YULMHDK8"],"itemData":{"id":22,"type":"webpage","language":"en","title":"Site Zotero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}},{"id":24,"uris":["http://zotero.org/users/local/ccYgADcV/items/IXRDGYUN"],"itemData":{"id":24,"type":"webpage","language":"ru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5F4F6E" w:rsidRPr="005F4F6E">
        <w:rPr>
          <w:rFonts w:cs="Times New Roman"/>
          <w:lang w:val="en-US"/>
        </w:rPr>
        <w:t>[16; 2; 15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49680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49681"/>
      <w:r>
        <w:t>Выбор инструментов</w:t>
      </w:r>
      <w:bookmarkEnd w:id="6"/>
    </w:p>
    <w:p w14:paraId="1F090EBF" w14:textId="26A4ACFD" w:rsidR="00EA2C70" w:rsidRDefault="00EA2C70" w:rsidP="00EA2C70">
      <w:pPr>
        <w:rPr>
          <w:lang w:val="en-US"/>
        </w:rPr>
      </w:pPr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85251D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85251D" w:rsidRPr="0085251D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5F4F6E">
        <w:instrText xml:space="preserve"> ADDIN ZOTERO_ITEM CSL_CITATION {"citationID":"WOJggxA1","properties":{"formattedCitation":"[18]","plainCitation":"[18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F4F6E" w:rsidRPr="005F4F6E">
        <w:rPr>
          <w:rFonts w:cs="Times New Roman"/>
        </w:rPr>
        <w:t>[1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од в каждой ячейки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0D819A69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5F4F6E">
        <w:instrText xml:space="preserve"> ADDIN ZOTERO_ITEM CSL_CITATION {"citationID":"jBBK3RSv","properties":{"formattedCitation":"[19]","plainCitation":"[19]","noteIndex":0},"citationItems":[{"id":27,"uris":["http://zotero.org/users/local/ccYgADcV/items/ULSIVE4Q"],"itemData":{"id":27,"type":"webpage","title":"Word","URL":"https://www.microsoft.com/ru-ru/microsoft-365/word?market=ru","author":[{"family":"Microsoft 365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5F4F6E" w:rsidRPr="005F4F6E">
        <w:rPr>
          <w:rFonts w:cs="Times New Roman"/>
        </w:rPr>
        <w:t>[19]</w:t>
      </w:r>
      <w:r w:rsidR="005655B2">
        <w:fldChar w:fldCharType="end"/>
      </w:r>
      <w:r w:rsidR="00A778C6">
        <w:t>, позволяет применять широкие возможности для редактирования документов.</w:t>
      </w:r>
    </w:p>
    <w:p w14:paraId="68446627" w14:textId="3B648AC7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5E3B71">
        <w:instrText xml:space="preserve"> ADDIN ZOTERO_ITEM CSL_CITATION {"citationID":"xX0nXvHZ","properties":{"formattedCitation":"[11]","plainCitation":"[11]","noteIndex":0},"citationItems":[{"id":25,"uris":["http://zotero.org/users/local/ccYgADcV/items/QKK3EZK2"],"itemData":{"id":25,"type":"webpage","language":"en","title":"Site 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E3B71" w:rsidRPr="005E3B71">
        <w:rPr>
          <w:rFonts w:cs="Times New Roman"/>
        </w:rPr>
        <w:t>[11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5DFA0E71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5F4F6E">
        <w:instrText xml:space="preserve"> ADDIN ZOTERO_ITEM CSL_CITATION {"citationID":"EOWodFT9","properties":{"formattedCitation":"[16; 2; 15]","plainCitation":"[16; 2; 15]","noteIndex":0},"citationItems":[{"id":22,"uris":["http://zotero.org/users/local/ccYgADcV/items/YULMHDK8"],"itemData":{"id":22,"type":"webpage","language":"en","title":"Site Zotero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}},{"id":24,"uris":["http://zotero.org/users/local/ccYgADcV/items/IXRDGYUN"],"itemData":{"id":24,"type":"webpage","language":"ru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F4F6E" w:rsidRPr="005F4F6E">
        <w:rPr>
          <w:rFonts w:cs="Times New Roman"/>
        </w:rPr>
        <w:t>[16; 2; 15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49682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41A20772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биржи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49683"/>
      <w:r>
        <w:t>Выбор модели машинного обучения</w:t>
      </w:r>
      <w:bookmarkEnd w:id="8"/>
    </w:p>
    <w:p w14:paraId="48D67D57" w14:textId="2EEEB699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104FAC">
        <w:t>RandomForestRegressor</w:t>
      </w:r>
      <w:proofErr w:type="spellEnd"/>
      <w:r>
        <w:t xml:space="preserve"> из библиотеки </w:t>
      </w:r>
      <w:proofErr w:type="spellStart"/>
      <w:r w:rsidRPr="00104FAC"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5F4F6E">
        <w:instrText xml:space="preserve"> ADDIN ZOTERO_ITEM CSL_CITATION {"citationID":"OY8wzlaO","properties":{"formattedCitation":"[13]","plainCitation":"[13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5F4F6E" w:rsidRPr="005F4F6E">
        <w:rPr>
          <w:rFonts w:cs="Times New Roman"/>
        </w:rPr>
        <w:t>[13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proofErr w:type="gramStart"/>
      <w:r w:rsidR="00D22C0F">
        <w:t>регрессионная модель</w:t>
      </w:r>
      <w:proofErr w:type="gramEnd"/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49684"/>
      <w:r>
        <w:lastRenderedPageBreak/>
        <w:t>Оценка качества предсказаний модели</w:t>
      </w:r>
      <w:bookmarkEnd w:id="9"/>
    </w:p>
    <w:p w14:paraId="65F3072F" w14:textId="2209937C" w:rsidR="00D22C0F" w:rsidRDefault="003B72C7" w:rsidP="00F73F1F">
      <w:pPr>
        <w:keepNext/>
        <w:rPr>
          <w:lang w:val="en-US"/>
        </w:rPr>
      </w:pPr>
      <w:r>
        <w:t>Качество модели будем оценивать по следующей метрике:</w:t>
      </w:r>
    </w:p>
    <w:p w14:paraId="35F31650" w14:textId="3B541D57" w:rsidR="001A6786" w:rsidRPr="001A6786" w:rsidRDefault="001A6786" w:rsidP="00F73F1F">
      <w:pPr>
        <w:pStyle w:val="a9"/>
        <w:keepNext/>
        <w:jc w:val="right"/>
        <w:rPr>
          <w:rFonts w:eastAsiaTheme="minorEastAsia"/>
          <w:lang w:val="en-US"/>
        </w:rPr>
      </w:pPr>
      <m:oMath>
        <m:r>
          <w:rPr>
            <w:rFonts w:ascii="Cambria Math" w:hAnsi="Cambria Math"/>
            <w:szCs w:val="22"/>
          </w:rPr>
          <m:t>mape</m:t>
        </m:r>
        <m:r>
          <w:rPr>
            <w:rFonts w:ascii="Cambria Math" w:hAnsi="Cambria Math"/>
            <w:szCs w:val="22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iCs w:val="0"/>
                <w:szCs w:val="22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iCs w:val="0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iCs w:val="0"/>
                    <w:szCs w:val="22"/>
                    <w:lang w:val="en-US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  <w:lang w:val="en-US"/>
                  </w:rPr>
                  <m:t>test</m:t>
                </m:r>
              </m:sub>
            </m:sSub>
          </m:den>
        </m:f>
        <m:r>
          <w:rPr>
            <w:rFonts w:ascii="Cambria Math" w:hAnsi="Cambria Math"/>
            <w:lang w:val="en-US"/>
          </w:rPr>
          <m:t>·100</m:t>
        </m:r>
      </m:oMath>
      <w:r w:rsidRPr="001A6786">
        <w:rPr>
          <w:rFonts w:eastAsiaTheme="minorEastAsia"/>
          <w:lang w:val="en-US"/>
        </w:rPr>
        <w:t xml:space="preserve">                          </w:t>
      </w:r>
      <w:r w:rsidR="004E6589">
        <w:rPr>
          <w:rFonts w:eastAsiaTheme="minorEastAsia"/>
          <w:lang w:val="en-US"/>
        </w:rPr>
        <w:t xml:space="preserve">     </w:t>
      </w:r>
      <w:r w:rsidRPr="001A6786">
        <w:rPr>
          <w:rFonts w:eastAsiaTheme="minorEastAsia"/>
          <w:lang w:val="en-US"/>
        </w:rPr>
        <w:t xml:space="preserve">                      </w:t>
      </w:r>
      <w:r w:rsidRPr="001A6786">
        <w:rPr>
          <w:rFonts w:eastAsiaTheme="minorEastAsia"/>
          <w:szCs w:val="22"/>
          <w:lang w:val="en-US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w:rPr>
            <w:rFonts w:ascii="Cambria Math" w:hAnsi="Cambria Math"/>
            <w:szCs w:val="22"/>
            <w:lang w:val="en-US"/>
          </w:rPr>
          <m:t xml:space="preserve"> SEQ </m:t>
        </m:r>
        <m:r>
          <w:rPr>
            <w:rFonts w:ascii="Cambria Math" w:hAnsi="Cambria Math"/>
            <w:szCs w:val="22"/>
          </w:rPr>
          <m:t>Уравнение</m:t>
        </m:r>
        <m:r>
          <w:rPr>
            <w:rFonts w:ascii="Cambria Math" w:hAnsi="Cambria Math"/>
            <w:szCs w:val="22"/>
            <w:lang w:val="en-US"/>
          </w:rPr>
          <m:t xml:space="preserve">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w:rPr>
            <w:rFonts w:ascii="Cambria Math" w:hAnsi="Cambria Math"/>
            <w:noProof/>
            <w:szCs w:val="22"/>
            <w:lang w:val="en-US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1A6786">
        <w:rPr>
          <w:rFonts w:eastAsiaTheme="minorEastAsia"/>
          <w:szCs w:val="22"/>
          <w:lang w:val="en-US"/>
        </w:rPr>
        <w:t>)</w:t>
      </w:r>
    </w:p>
    <w:p w14:paraId="49ABD08E" w14:textId="3DBD2E2A" w:rsidR="001A6786" w:rsidRPr="001A6786" w:rsidRDefault="001A6786" w:rsidP="00F73F1F">
      <w:pPr>
        <w:keepNext/>
        <w:rPr>
          <w:rFonts w:eastAsiaTheme="minorEastAsia"/>
          <w:lang w:val="en-US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78AC11EE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5E3B71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ru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5E3B71" w:rsidRPr="005E3B71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  <w:spacing w:after="0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46739183" w:rsidR="005E3B71" w:rsidRDefault="005E3B71" w:rsidP="005E3B71">
      <w:pPr>
        <w:pStyle w:val="a9"/>
      </w:pPr>
      <w:bookmarkStart w:id="10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001B06">
        <w:rPr>
          <w:noProof/>
        </w:rPr>
        <w:t>1</w:t>
      </w:r>
      <w:r>
        <w:fldChar w:fldCharType="end"/>
      </w:r>
      <w:bookmarkEnd w:id="10"/>
      <w:r w:rsidRPr="005E3B71">
        <w:t xml:space="preserve">. </w:t>
      </w:r>
      <w:r>
        <w:t>Принцип кросс-валидации на временном ряду</w:t>
      </w:r>
    </w:p>
    <w:p w14:paraId="63405468" w14:textId="4E3F16F2" w:rsidR="001A6786" w:rsidRPr="005F4F6E" w:rsidRDefault="008D52D9" w:rsidP="008D52D9">
      <w:pPr>
        <w:rPr>
          <w:lang w:val="en-US"/>
        </w:rPr>
      </w:pPr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5F4F6E">
        <w:instrText xml:space="preserve"> ADDIN ZOTERO_ITEM CSL_CITATION {"citationID":"q2kkzNct","properties":{"formattedCitation":"[14]","plainCitation":"[14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5F4F6E" w:rsidRPr="005F4F6E">
        <w:rPr>
          <w:rFonts w:cs="Times New Roman"/>
        </w:rPr>
        <w:t>[14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1" w:name="_Toc172749685"/>
      <w:r>
        <w:lastRenderedPageBreak/>
        <w:t>Концепция ноутбука</w:t>
      </w:r>
      <w:bookmarkEnd w:id="11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12ED3600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,</w:t>
      </w:r>
      <w:r w:rsidR="006E106C">
        <w:t xml:space="preserve"> </w:t>
      </w:r>
      <w:proofErr w:type="gramStart"/>
      <w:r w:rsidR="006E106C">
        <w:t>файлы</w:t>
      </w:r>
      <w:proofErr w:type="gramEnd"/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2AA1E58" w:rsidR="00993DF8" w:rsidRDefault="00592091" w:rsidP="00781AAC">
      <w:r>
        <w:t>Кросс-валидация временного ряда должна выполняться с привязкой к определённой длине периода (год, квартал, месяц, неделя)</w:t>
      </w:r>
    </w:p>
    <w:p w14:paraId="7B57FAD0" w14:textId="51E1E169" w:rsidR="00704B8E" w:rsidRDefault="00016100" w:rsidP="003901BB">
      <w:pPr>
        <w:pStyle w:val="a"/>
      </w:pPr>
      <w:bookmarkStart w:id="12" w:name="_Toc172357318"/>
      <w:bookmarkStart w:id="13" w:name="_Toc172749686"/>
      <w:r>
        <w:lastRenderedPageBreak/>
        <w:t>Практическая часть</w:t>
      </w:r>
      <w:bookmarkEnd w:id="12"/>
      <w:bookmarkEnd w:id="13"/>
    </w:p>
    <w:p w14:paraId="75B389B2" w14:textId="3460F878" w:rsidR="00355C89" w:rsidRDefault="00454F28" w:rsidP="00D96EA2">
      <w:pPr>
        <w:pStyle w:val="a0"/>
      </w:pPr>
      <w:bookmarkStart w:id="14" w:name="_Ref172364608"/>
      <w:bookmarkStart w:id="15" w:name="_Ref172364626"/>
      <w:bookmarkStart w:id="16" w:name="_Ref172364637"/>
      <w:bookmarkStart w:id="17" w:name="_Ref172364700"/>
      <w:bookmarkStart w:id="18" w:name="_Toc172749687"/>
      <w:r>
        <w:t>Среда разработки</w:t>
      </w:r>
      <w:bookmarkEnd w:id="14"/>
      <w:bookmarkEnd w:id="15"/>
      <w:bookmarkEnd w:id="16"/>
      <w:bookmarkEnd w:id="17"/>
      <w:bookmarkEnd w:id="18"/>
    </w:p>
    <w:p w14:paraId="09F42B59" w14:textId="1FD00C87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9" w:name="_Hlk172312082"/>
      <w:proofErr w:type="spellStart"/>
      <w:r w:rsidRPr="003A65DB">
        <w:rPr>
          <w:rStyle w:val="bash0"/>
          <w:lang w:val="en-US"/>
        </w:rPr>
        <w:t>JupyterLab</w:t>
      </w:r>
      <w:bookmarkEnd w:id="19"/>
      <w:proofErr w:type="spellEnd"/>
      <w:r w:rsidRPr="009E38AF">
        <w:t xml:space="preserve"> </w:t>
      </w:r>
      <w:r>
        <w:fldChar w:fldCharType="begin"/>
      </w:r>
      <w:r w:rsidR="0085251D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85251D" w:rsidRPr="0085251D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5E3B71">
        <w:instrText xml:space="preserve"> ADDIN ZOTERO_ITEM CSL_CITATION {"citationID":"HyXeltgc","properties":{"formattedCitation":"[10]","plainCitation":"[10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5E3B71" w:rsidRPr="005E3B71">
        <w:rPr>
          <w:rFonts w:cs="Times New Roman"/>
        </w:rPr>
        <w:t>[10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376FA2B8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5F4F6E">
        <w:instrText xml:space="preserve"> ADDIN ZOTERO_ITEM CSL_CITATION {"citationID":"SQsJvBYm","properties":{"formattedCitation":"[18]","plainCitation":"[18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5F4F6E" w:rsidRPr="005F4F6E">
        <w:rPr>
          <w:rFonts w:cs="Times New Roman"/>
        </w:rPr>
        <w:t>[1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  <w:spacing w:after="0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63934A2C" w:rsidR="00B45252" w:rsidRDefault="00541E58" w:rsidP="00F251DA">
      <w:pPr>
        <w:pStyle w:val="aff8"/>
      </w:pPr>
      <w:bookmarkStart w:id="20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001B06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0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1" w:name="_Hlk172312231"/>
      <w:proofErr w:type="spellStart"/>
      <w:r w:rsidRPr="00404BD3">
        <w:rPr>
          <w:rStyle w:val="bash0"/>
        </w:rPr>
        <w:t>JupyterLab</w:t>
      </w:r>
      <w:bookmarkEnd w:id="21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2" w:name="_Toc172749688"/>
      <w:r>
        <w:t xml:space="preserve">Выбор </w:t>
      </w:r>
      <w:proofErr w:type="spellStart"/>
      <w:r>
        <w:t>датасетов</w:t>
      </w:r>
      <w:bookmarkEnd w:id="22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291CBD87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5E3B71">
        <w:instrText xml:space="preserve"> ADDIN ZOTERO_ITEM CSL_CITATION {"citationID":"cCrajWcl","properties":{"formattedCitation":"[8]","plainCitation":"[8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5E3B71" w:rsidRPr="005E3B71">
        <w:rPr>
          <w:rFonts w:cs="Times New Roman"/>
        </w:rPr>
        <w:t>[8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27606AA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5E3B71">
        <w:instrText xml:space="preserve"> ADDIN ZOTERO_ITEM CSL_CITATION {"citationID":"27vRXbRd","properties":{"formattedCitation":"[9]","plainCitation":"[9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5E3B71" w:rsidRPr="005E3B71">
        <w:rPr>
          <w:rFonts w:cs="Times New Roman"/>
        </w:rPr>
        <w:t>[9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3" w:name="_Toc172749689"/>
      <w:r>
        <w:t xml:space="preserve">Создание файла </w:t>
      </w:r>
      <w:r>
        <w:rPr>
          <w:lang w:val="en-US"/>
        </w:rPr>
        <w:t>Jupiter Notebook</w:t>
      </w:r>
      <w:bookmarkEnd w:id="23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4" w:name="_Toc172749690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4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25" w:name="_Hlk172377445"/>
      <w:bookmarkStart w:id="26" w:name="_Hlk172377423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5"/>
    </w:p>
    <w:bookmarkEnd w:id="26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lastRenderedPageBreak/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7" w:name="_Toc172749691"/>
      <w:r>
        <w:t>Импортируем нужные модули</w:t>
      </w:r>
      <w:bookmarkEnd w:id="27"/>
    </w:p>
    <w:p w14:paraId="450E8D9E" w14:textId="0F27F50A" w:rsidR="007A530E" w:rsidRPr="007A530E" w:rsidRDefault="006E2661" w:rsidP="007A530E">
      <w:pPr>
        <w:pStyle w:val="Title"/>
      </w:pPr>
      <w:bookmarkStart w:id="28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8"/>
    </w:p>
    <w:p w14:paraId="03C1347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Импортир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еобходим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библиотеки</w:t>
      </w:r>
      <w:proofErr w:type="spellEnd"/>
    </w:p>
    <w:p w14:paraId="2607244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29" w:name="_Toc172749692"/>
      <w:r>
        <w:t xml:space="preserve">Загрузка </w:t>
      </w:r>
      <w:proofErr w:type="spellStart"/>
      <w:r>
        <w:t>датасетов</w:t>
      </w:r>
      <w:bookmarkEnd w:id="29"/>
      <w:proofErr w:type="spellEnd"/>
    </w:p>
    <w:p w14:paraId="297033E5" w14:textId="526E8AD4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85251D">
        <w:rPr>
          <w:rStyle w:val="bash0"/>
        </w:rPr>
        <w:instrText xml:space="preserve"> ADDIN ZOTERO_ITEM CSL_CITATION {"citationID":"H7O9ZR2E","properties":{"formattedCitation":"[6]","plainCitation":"[6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85251D" w:rsidRPr="0085251D">
        <w:rPr>
          <w:rFonts w:cs="Times New Roman"/>
        </w:rPr>
        <w:t>[6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121C09" w:rsidRDefault="00D63042" w:rsidP="00D63042">
      <w:pPr>
        <w:pStyle w:val="Title"/>
      </w:pPr>
      <w:bookmarkStart w:id="30" w:name="_Hlk172391845"/>
      <w:r w:rsidRPr="006E2661">
        <w:rPr>
          <w:lang w:val="ru-RU"/>
        </w:rPr>
        <w:t>ячейка</w:t>
      </w:r>
      <w:r w:rsidRPr="00121C09">
        <w:t xml:space="preserve"> </w:t>
      </w:r>
      <w:r w:rsidRPr="006E2661">
        <w:t>Jupiter</w:t>
      </w:r>
      <w:r w:rsidRPr="00121C09">
        <w:t xml:space="preserve"> </w:t>
      </w:r>
      <w:r w:rsidRPr="006E2661">
        <w:t>Notebook</w:t>
      </w:r>
    </w:p>
    <w:bookmarkEnd w:id="30"/>
    <w:p w14:paraId="28A035B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1" w:name="_Hlk172391933"/>
      <w:r w:rsidRPr="006C2651">
        <w:rPr>
          <w:lang w:val="ru-RU"/>
        </w:rPr>
        <w:t xml:space="preserve">результат выполнения </w:t>
      </w:r>
    </w:p>
    <w:bookmarkEnd w:id="31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881455">
      <w:pPr>
        <w:keepNext/>
      </w:pPr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047C880B" w14:textId="284454C6" w:rsidR="00E171A0" w:rsidRDefault="003C4F64" w:rsidP="003C4F64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5A4B50A9" w14:textId="0B855D4F" w:rsidR="0069180E" w:rsidRDefault="0069180E" w:rsidP="009C57A8">
      <w:pPr>
        <w:pStyle w:val="ab"/>
      </w:pPr>
      <w:r>
        <w:drawing>
          <wp:inline distT="0" distB="0" distL="0" distR="0" wp14:anchorId="165957C0" wp14:editId="209DBDD2">
            <wp:extent cx="5956528" cy="1158797"/>
            <wp:effectExtent l="0" t="0" r="6350" b="381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1550" cy="116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8AEF4" w14:textId="66B0343D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lastRenderedPageBreak/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2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2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3" w:name="_Toc172749693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3"/>
    </w:p>
    <w:p w14:paraId="38D7935B" w14:textId="38D6241E" w:rsidR="00F90BEA" w:rsidRDefault="00F90BEA" w:rsidP="00F90BEA">
      <w:r w:rsidRPr="00F90BEA">
        <w:t>Посмотрим типы данных</w:t>
      </w:r>
      <w:r w:rsidR="005173B4">
        <w:t>.</w:t>
      </w:r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F90BEA">
      <w:r w:rsidRPr="00F90BEA">
        <w:t>Посмотрим пропуски данных</w:t>
      </w:r>
      <w:r w:rsidR="005173B4">
        <w:t>.</w:t>
      </w:r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lastRenderedPageBreak/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Default="005173B4" w:rsidP="00F90BEA">
      <w:r w:rsidRPr="005173B4">
        <w:t>Посмотри статистику по дата</w:t>
      </w:r>
      <w:r>
        <w:t xml:space="preserve"> </w:t>
      </w:r>
      <w:r w:rsidRPr="005173B4">
        <w:t>фрейму</w:t>
      </w:r>
      <w:r>
        <w:t>.</w:t>
      </w:r>
    </w:p>
    <w:p w14:paraId="6B584735" w14:textId="4BC1A074" w:rsidR="005173B4" w:rsidRPr="00121C09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7CD3F010" w14:textId="77777777" w:rsidR="005173B4" w:rsidRPr="00E970C3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t>результат выполнения</w:t>
      </w:r>
    </w:p>
    <w:p w14:paraId="3F32D4AB" w14:textId="7DC22CBA" w:rsidR="0069180E" w:rsidRPr="005173B4" w:rsidRDefault="0069180E" w:rsidP="0069180E">
      <w:pPr>
        <w:pStyle w:val="ab"/>
        <w:keepLines/>
      </w:pPr>
      <w:r>
        <w:drawing>
          <wp:inline distT="0" distB="0" distL="0" distR="0" wp14:anchorId="1D3AE285" wp14:editId="5E98A278">
            <wp:extent cx="5952067" cy="1326524"/>
            <wp:effectExtent l="0" t="0" r="0" b="6985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0053" cy="1330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E4512" w14:textId="667FFBF4" w:rsidR="00ED1893" w:rsidRPr="00ED1893" w:rsidRDefault="00ED1893" w:rsidP="00332D9F">
      <w:pPr>
        <w:pStyle w:val="a0"/>
      </w:pPr>
      <w:bookmarkStart w:id="34" w:name="_Toc172749694"/>
      <w:r w:rsidRPr="00ED1893">
        <w:t>Визуализ</w:t>
      </w:r>
      <w:r>
        <w:t>ация</w:t>
      </w:r>
      <w:r w:rsidRPr="00ED1893">
        <w:t xml:space="preserve"> </w:t>
      </w:r>
      <w:r w:rsidR="0040592B">
        <w:t>данных</w:t>
      </w:r>
      <w:bookmarkEnd w:id="34"/>
    </w:p>
    <w:p w14:paraId="6C3541A8" w14:textId="5865B3F4" w:rsidR="006B73B1" w:rsidRDefault="0040592B" w:rsidP="00881455">
      <w:r w:rsidRPr="0040592B">
        <w:t>Выделим численные признаки от даты</w:t>
      </w:r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Default="0040592B" w:rsidP="00881455">
      <w:r w:rsidRPr="0040592B">
        <w:t>Создадим словарь признаков и пояснения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881455">
      <w:r w:rsidRPr="003901BB">
        <w:t>Визуализируем распределение числовых признаков</w:t>
      </w:r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37A2F55" w14:textId="32BA9B83" w:rsidR="003901BB" w:rsidRDefault="0069180E" w:rsidP="0069180E">
      <w:pPr>
        <w:pStyle w:val="ab"/>
      </w:pPr>
      <w:r>
        <w:drawing>
          <wp:inline distT="0" distB="0" distL="0" distR="0" wp14:anchorId="3BECB4ED" wp14:editId="31CB4812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ECA0C" w14:textId="3D2F0D2E" w:rsidR="006C4C14" w:rsidRPr="004A26C5" w:rsidRDefault="004A26C5" w:rsidP="004A26C5">
      <w:pPr>
        <w:pStyle w:val="a0"/>
      </w:pPr>
      <w:bookmarkStart w:id="35" w:name="_Toc172749695"/>
      <w:r w:rsidRPr="004A26C5">
        <w:t>Посмотрим какие признаки имеют выбросы</w:t>
      </w:r>
      <w:bookmarkEnd w:id="35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121C09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121C09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121C09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121C09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121C09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121C09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121C09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36" w:name="_Toc172749696"/>
      <w:r w:rsidRPr="0007382D">
        <w:t>Создание новых признаков</w:t>
      </w:r>
      <w:bookmarkEnd w:id="3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Pr="008864C1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19CD9AFE" w14:textId="2F8D427B" w:rsidR="0069180E" w:rsidRDefault="0069180E" w:rsidP="00E970C3">
      <w:pPr>
        <w:pStyle w:val="ab"/>
      </w:pPr>
      <w:r>
        <w:drawing>
          <wp:inline distT="0" distB="0" distL="0" distR="0" wp14:anchorId="593C3E7A" wp14:editId="2EBE39CB">
            <wp:extent cx="6120130" cy="1377950"/>
            <wp:effectExtent l="0" t="0" r="0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37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82239" w14:textId="19880DCD" w:rsidR="008D5A84" w:rsidRDefault="008864C1" w:rsidP="008864C1">
      <w:pPr>
        <w:pStyle w:val="a0"/>
      </w:pPr>
      <w:bookmarkStart w:id="37" w:name="_Toc172749697"/>
      <w:r w:rsidRPr="008864C1">
        <w:t>Проверка состояния данных</w:t>
      </w:r>
      <w:bookmarkEnd w:id="3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2515FC">
      <w:pPr>
        <w:pStyle w:val="Title1"/>
        <w:keepNext/>
        <w:rPr>
          <w:lang w:val="ru-RU"/>
        </w:rPr>
      </w:pPr>
      <w:r w:rsidRPr="00F97656">
        <w:rPr>
          <w:lang w:val="ru-RU"/>
        </w:rPr>
        <w:lastRenderedPageBreak/>
        <w:t>результат выполнения</w:t>
      </w:r>
    </w:p>
    <w:p w14:paraId="0B5D0A14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2515FC">
      <w:pPr>
        <w:pStyle w:val="TXT1"/>
        <w:keepNext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38" w:name="_Ref172622482"/>
      <w:bookmarkStart w:id="39" w:name="_Toc172749698"/>
      <w:r w:rsidRPr="00482917">
        <w:t>Метрика, по которой будем оценивать качество работы модели</w:t>
      </w:r>
      <w:bookmarkEnd w:id="38"/>
      <w:bookmarkEnd w:id="39"/>
    </w:p>
    <w:p w14:paraId="74A8A01C" w14:textId="053096EB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85251D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85251D" w:rsidRPr="0085251D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5E618E47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40" w:name="_Ref172476634"/>
      <w:bookmarkStart w:id="41" w:name="_Ref172622329"/>
      <w:bookmarkStart w:id="42" w:name="_Ref172740163"/>
      <w:bookmarkStart w:id="43" w:name="_Ref172740317"/>
      <m:oMath>
        <m:r>
          <w:rPr>
            <w:rFonts w:ascii="Cambria Math" w:hAnsi="Cambria Math"/>
            <w:szCs w:val="22"/>
          </w:rPr>
          <m:t>mape=</m:t>
        </m:r>
        <m:f>
          <m:fPr>
            <m:ctrlPr>
              <w:rPr>
                <w:rFonts w:ascii="Cambria Math" w:hAnsi="Cambria Math"/>
                <w:i/>
                <w:iCs w:val="0"/>
                <w:szCs w:val="22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iCs w:val="0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4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44"/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iCs w:val="0"/>
                    <w:szCs w:val="22"/>
                    <w:lang w:val="en-US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  <w:lang w:val="en-US"/>
                  </w:rPr>
                  <m:t>test</m:t>
                </m:r>
              </m:sub>
            </m:sSub>
          </m:den>
        </m:f>
        <m:r>
          <w:rPr>
            <w:rFonts w:ascii="Cambria Math" w:hAnsi="Cambria Math"/>
          </w:rPr>
          <m:t>·1</m:t>
        </m:r>
        <m:r>
          <w:rPr>
            <w:rFonts w:ascii="Cambria Math" w:hAnsi="Cambria Math"/>
          </w:rPr>
          <m:t>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45" w:name="_Ref172740202"/>
      <w:bookmarkEnd w:id="42"/>
      <w:r w:rsidRPr="001A1ADF">
        <w:rPr>
          <w:rFonts w:eastAsiaTheme="minorEastAsia"/>
          <w:szCs w:val="22"/>
        </w:rPr>
        <w:t>)</w:t>
      </w:r>
      <w:bookmarkEnd w:id="43"/>
      <w:bookmarkEnd w:id="45"/>
    </w:p>
    <w:bookmarkEnd w:id="40"/>
    <w:bookmarkEnd w:id="41"/>
    <w:p w14:paraId="623B16FF" w14:textId="0AFD9802" w:rsidR="00D61010" w:rsidRPr="001A6786" w:rsidRDefault="00D61010" w:rsidP="00D61010">
      <w:pPr>
        <w:rPr>
          <w:rFonts w:eastAsiaTheme="minorEastAsia"/>
          <w:lang w:val="en-US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46" w:name="_Toc172749699"/>
      <w:r w:rsidRPr="001F1FEF">
        <w:lastRenderedPageBreak/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46"/>
      <w:proofErr w:type="spellEnd"/>
    </w:p>
    <w:p w14:paraId="59D7F9D9" w14:textId="38BD517E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5F4F6E">
        <w:instrText xml:space="preserve"> ADDIN ZOTERO_ITEM CSL_CITATION {"citationID":"jVViCEv7","properties":{"formattedCitation":"[14]","plainCitation":"[14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5F4F6E" w:rsidRPr="005F4F6E">
        <w:rPr>
          <w:rFonts w:cs="Times New Roman"/>
        </w:rPr>
        <w:t>[14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5F4F6E">
        <w:instrText xml:space="preserve"> ADDIN ZOTERO_ITEM CSL_CITATION {"citationID":"yM2sjguy","properties":{"formattedCitation":"[20; 12; 17]","plainCitation":"[20; 12; 17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5F4F6E" w:rsidRPr="005F4F6E">
        <w:rPr>
          <w:rFonts w:cs="Times New Roman"/>
        </w:rPr>
        <w:t>[20; 12; 17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47" w:name="_Toc172749700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47"/>
      <w:proofErr w:type="spellEnd"/>
    </w:p>
    <w:p w14:paraId="16777F26" w14:textId="2EABBF6D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>
        <w:rPr>
          <w:lang w:val="en-US"/>
        </w:rPr>
        <w:t>2</w:t>
      </w:r>
      <w:r>
        <w:t xml:space="preserve"> </w:t>
      </w:r>
      <w:r>
        <w:lastRenderedPageBreak/>
        <w:t xml:space="preserve">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48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48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49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49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Pr="00554971" w:rsidRDefault="00554971" w:rsidP="00554971">
      <w:pPr>
        <w:pStyle w:val="a0"/>
      </w:pPr>
      <w:bookmarkStart w:id="50" w:name="_Toc172749701"/>
      <w:r w:rsidRPr="00554971">
        <w:t>Создание модели и дата фрейма для хранения результатов кросс-валидации</w:t>
      </w:r>
      <w:bookmarkEnd w:id="50"/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554971" w:rsidRDefault="00554971" w:rsidP="00554971">
      <w:pPr>
        <w:pStyle w:val="a0"/>
        <w:rPr>
          <w:lang w:val="en-US"/>
        </w:rPr>
      </w:pPr>
      <w:bookmarkStart w:id="51" w:name="_Toc172749702"/>
      <w:proofErr w:type="spellStart"/>
      <w:r w:rsidRPr="00554971">
        <w:rPr>
          <w:lang w:val="en-US"/>
        </w:rPr>
        <w:lastRenderedPageBreak/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51"/>
      <w:proofErr w:type="spellEnd"/>
    </w:p>
    <w:p w14:paraId="34B47002" w14:textId="713651AA" w:rsidR="00C005CC" w:rsidRDefault="00E16D3B" w:rsidP="00E16D3B">
      <w:pPr>
        <w:pStyle w:val="2"/>
      </w:pPr>
      <w:bookmarkStart w:id="52" w:name="_Toc172749703"/>
      <w:r w:rsidRPr="00E16D3B"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52"/>
      <w:proofErr w:type="spellEnd"/>
    </w:p>
    <w:p w14:paraId="310AB477" w14:textId="65B611E5" w:rsidR="00554971" w:rsidRPr="00E16D3B" w:rsidRDefault="00E16D3B" w:rsidP="00E16D3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33DCD1E1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%%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CFB64BE" w14:textId="2D2B6D21" w:rsidR="00E16D3B" w:rsidRPr="00E16D3B" w:rsidRDefault="00E16D3B" w:rsidP="00E16D3B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3B0D7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0803D2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2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2B63677" w14:textId="77777777" w:rsidR="00E16D3B" w:rsidRPr="00E16D3B" w:rsidRDefault="00E16D3B" w:rsidP="00E16D3B">
      <w:pPr>
        <w:pStyle w:val="TXT1"/>
      </w:pPr>
    </w:p>
    <w:p w14:paraId="6354496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390A38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8.1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EDF155D" w14:textId="77777777" w:rsidR="00E16D3B" w:rsidRPr="00E16D3B" w:rsidRDefault="00E16D3B" w:rsidP="00E16D3B">
      <w:pPr>
        <w:pStyle w:val="TXT1"/>
      </w:pPr>
    </w:p>
    <w:p w14:paraId="5F437304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39A03F5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2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3A9B841" w14:textId="77777777" w:rsidR="00E16D3B" w:rsidRPr="00E16D3B" w:rsidRDefault="00E16D3B" w:rsidP="00E16D3B">
      <w:pPr>
        <w:pStyle w:val="TXT1"/>
      </w:pPr>
    </w:p>
    <w:p w14:paraId="310E677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0A2F4A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8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69070A6" w14:textId="77777777" w:rsidR="00E16D3B" w:rsidRPr="00E16D3B" w:rsidRDefault="00E16D3B" w:rsidP="00E16D3B">
      <w:pPr>
        <w:pStyle w:val="TXT1"/>
      </w:pPr>
    </w:p>
    <w:p w14:paraId="7E3E832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F3AF3E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8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53AC5C68" w14:textId="77777777" w:rsidR="00E16D3B" w:rsidRPr="00E16D3B" w:rsidRDefault="00E16D3B" w:rsidP="00E16D3B">
      <w:pPr>
        <w:pStyle w:val="TXT1"/>
      </w:pPr>
    </w:p>
    <w:p w14:paraId="1661DA0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42F6D72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3.6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12A8B003" w14:textId="77777777" w:rsidR="00E16D3B" w:rsidRPr="00E16D3B" w:rsidRDefault="00E16D3B" w:rsidP="00E16D3B">
      <w:pPr>
        <w:pStyle w:val="TXT1"/>
      </w:pPr>
    </w:p>
    <w:p w14:paraId="6C75297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5C3E9C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5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27EB8E52" w14:textId="77777777" w:rsidR="00E16D3B" w:rsidRPr="00E16D3B" w:rsidRDefault="00E16D3B" w:rsidP="00E16D3B">
      <w:pPr>
        <w:pStyle w:val="TXT1"/>
      </w:pPr>
    </w:p>
    <w:p w14:paraId="12BFA74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5D80E6D8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7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3524D213" w14:textId="77777777" w:rsidR="00E16D3B" w:rsidRPr="00E16D3B" w:rsidRDefault="00E16D3B" w:rsidP="00E16D3B">
      <w:pPr>
        <w:pStyle w:val="TXT1"/>
      </w:pPr>
    </w:p>
    <w:p w14:paraId="609BE21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573C84B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47BD02FA" w14:textId="77777777" w:rsidR="00E16D3B" w:rsidRPr="00E16D3B" w:rsidRDefault="00E16D3B" w:rsidP="00E16D3B">
      <w:pPr>
        <w:pStyle w:val="TXT1"/>
      </w:pPr>
    </w:p>
    <w:p w14:paraId="3928132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5172987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0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hf_rub</w:t>
      </w:r>
      <w:proofErr w:type="spellEnd"/>
    </w:p>
    <w:p w14:paraId="344F6E36" w14:textId="77777777" w:rsidR="00E16D3B" w:rsidRPr="00E16D3B" w:rsidRDefault="00E16D3B" w:rsidP="00E16D3B">
      <w:pPr>
        <w:pStyle w:val="TXT1"/>
      </w:pPr>
    </w:p>
    <w:p w14:paraId="6643DFD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4EE125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1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4C4377E4" w14:textId="77777777" w:rsidR="00E16D3B" w:rsidRPr="00E16D3B" w:rsidRDefault="00E16D3B" w:rsidP="00E16D3B">
      <w:pPr>
        <w:pStyle w:val="TXT1"/>
      </w:pPr>
    </w:p>
    <w:p w14:paraId="535B3434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6CEE88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15FA7FDE" w14:textId="77777777" w:rsidR="00E16D3B" w:rsidRPr="00E16D3B" w:rsidRDefault="00E16D3B" w:rsidP="00E16D3B">
      <w:pPr>
        <w:pStyle w:val="TXT1"/>
      </w:pPr>
    </w:p>
    <w:p w14:paraId="460822E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41305ED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5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7B37DA0" w14:textId="77777777" w:rsidR="00E16D3B" w:rsidRPr="00E16D3B" w:rsidRDefault="00E16D3B" w:rsidP="00E16D3B">
      <w:pPr>
        <w:pStyle w:val="TXT1"/>
      </w:pPr>
    </w:p>
    <w:p w14:paraId="3BE7585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533D23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8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2013BFE7" w14:textId="77777777" w:rsidR="00E16D3B" w:rsidRPr="00E16D3B" w:rsidRDefault="00E16D3B" w:rsidP="00E16D3B">
      <w:pPr>
        <w:pStyle w:val="TXT1"/>
      </w:pPr>
    </w:p>
    <w:p w14:paraId="30B5BE6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4757870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6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03E42E87" w14:textId="77777777" w:rsidR="00E16D3B" w:rsidRPr="00E16D3B" w:rsidRDefault="00E16D3B" w:rsidP="00E16D3B">
      <w:pPr>
        <w:pStyle w:val="TXT1"/>
      </w:pPr>
    </w:p>
    <w:p w14:paraId="63D9A4B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2F91F39A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0D3B27FA" w14:textId="77777777" w:rsidR="00E16D3B" w:rsidRPr="00E16D3B" w:rsidRDefault="00E16D3B" w:rsidP="00E16D3B">
      <w:pPr>
        <w:pStyle w:val="TXT1"/>
      </w:pPr>
    </w:p>
    <w:p w14:paraId="31794AC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537A86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3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1343B8DB" w14:textId="77777777" w:rsidR="00E16D3B" w:rsidRPr="00E16D3B" w:rsidRDefault="00E16D3B" w:rsidP="00E16D3B">
      <w:pPr>
        <w:pStyle w:val="TXT1"/>
      </w:pPr>
    </w:p>
    <w:p w14:paraId="281769B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253EBE1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9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30F2576" w14:textId="77777777" w:rsidR="00E16D3B" w:rsidRPr="00E16D3B" w:rsidRDefault="00E16D3B" w:rsidP="00E16D3B">
      <w:pPr>
        <w:pStyle w:val="TXT1"/>
      </w:pPr>
    </w:p>
    <w:p w14:paraId="271D070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1FA40F7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3.7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73F2BD65" w14:textId="77777777" w:rsidR="00E16D3B" w:rsidRPr="00E16D3B" w:rsidRDefault="00E16D3B" w:rsidP="00E16D3B">
      <w:pPr>
        <w:pStyle w:val="TXT1"/>
      </w:pPr>
    </w:p>
    <w:p w14:paraId="4258B21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5FB60E6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9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cny_rub</w:t>
      </w:r>
      <w:proofErr w:type="spellEnd"/>
    </w:p>
    <w:p w14:paraId="66544A28" w14:textId="77777777" w:rsidR="00E16D3B" w:rsidRPr="00E16D3B" w:rsidRDefault="00E16D3B" w:rsidP="00E16D3B">
      <w:pPr>
        <w:pStyle w:val="TXT1"/>
      </w:pPr>
    </w:p>
    <w:p w14:paraId="4AADC33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0726D0E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7729D38F" w14:textId="77777777" w:rsidR="00E16D3B" w:rsidRPr="00E16D3B" w:rsidRDefault="00E16D3B" w:rsidP="00E16D3B">
      <w:pPr>
        <w:pStyle w:val="TXT1"/>
      </w:pPr>
    </w:p>
    <w:p w14:paraId="1AA60F6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6FA8F4F2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3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FC9D9A8" w14:textId="77777777" w:rsidR="00E16D3B" w:rsidRPr="00E16D3B" w:rsidRDefault="00E16D3B" w:rsidP="00E16D3B">
      <w:pPr>
        <w:pStyle w:val="TXT1"/>
      </w:pPr>
    </w:p>
    <w:p w14:paraId="3DAFD1A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1D0BDD4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1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6B3490D5" w14:textId="77777777" w:rsidR="00E16D3B" w:rsidRPr="00E16D3B" w:rsidRDefault="00E16D3B" w:rsidP="00E16D3B">
      <w:pPr>
        <w:pStyle w:val="TXT1"/>
      </w:pPr>
    </w:p>
    <w:p w14:paraId="5AA5236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0C4B1E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2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8E0BB2E" w14:textId="77777777" w:rsidR="00E16D3B" w:rsidRPr="00E16D3B" w:rsidRDefault="00E16D3B" w:rsidP="00E16D3B">
      <w:pPr>
        <w:pStyle w:val="TXT1"/>
      </w:pPr>
    </w:p>
    <w:p w14:paraId="20799C05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4632A2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1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1B551F2B" w14:textId="77777777" w:rsidR="00E16D3B" w:rsidRPr="00E16D3B" w:rsidRDefault="00E16D3B" w:rsidP="00E16D3B">
      <w:pPr>
        <w:pStyle w:val="TXT1"/>
      </w:pPr>
    </w:p>
    <w:p w14:paraId="2B9977FC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399CBD5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0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4D186E53" w14:textId="77777777" w:rsidR="00E16D3B" w:rsidRPr="00E16D3B" w:rsidRDefault="00E16D3B" w:rsidP="00E16D3B">
      <w:pPr>
        <w:pStyle w:val="TXT1"/>
      </w:pPr>
    </w:p>
    <w:p w14:paraId="3D4D371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646B456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3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71811850" w14:textId="77777777" w:rsidR="00E16D3B" w:rsidRPr="00E16D3B" w:rsidRDefault="00E16D3B" w:rsidP="00E16D3B">
      <w:pPr>
        <w:pStyle w:val="TXT1"/>
      </w:pPr>
    </w:p>
    <w:p w14:paraId="008EA37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B20A23A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0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2DFC8129" w14:textId="77777777" w:rsidR="00E16D3B" w:rsidRPr="00E16D3B" w:rsidRDefault="00E16D3B" w:rsidP="00E16D3B">
      <w:pPr>
        <w:pStyle w:val="TXT1"/>
      </w:pPr>
    </w:p>
    <w:p w14:paraId="4AF3CB19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05C369A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0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34BA0BC2" w14:textId="77777777" w:rsidR="00E16D3B" w:rsidRPr="00E16D3B" w:rsidRDefault="00E16D3B" w:rsidP="00E16D3B">
      <w:pPr>
        <w:pStyle w:val="TXT1"/>
      </w:pPr>
    </w:p>
    <w:p w14:paraId="6061D94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24D8934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5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eur_rub</w:t>
      </w:r>
      <w:proofErr w:type="spellEnd"/>
    </w:p>
    <w:p w14:paraId="23966CD3" w14:textId="77777777" w:rsidR="00E16D3B" w:rsidRPr="00E16D3B" w:rsidRDefault="00E16D3B" w:rsidP="00E16D3B">
      <w:pPr>
        <w:pStyle w:val="TXT1"/>
      </w:pPr>
    </w:p>
    <w:p w14:paraId="5CD99B5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232842E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A9B4E8A" w14:textId="77777777" w:rsidR="00E16D3B" w:rsidRPr="00E16D3B" w:rsidRDefault="00E16D3B" w:rsidP="00E16D3B">
      <w:pPr>
        <w:pStyle w:val="TXT1"/>
      </w:pPr>
    </w:p>
    <w:p w14:paraId="1320EDE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7154AF9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9.7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8E0C516" w14:textId="77777777" w:rsidR="00E16D3B" w:rsidRPr="00E16D3B" w:rsidRDefault="00E16D3B" w:rsidP="00E16D3B">
      <w:pPr>
        <w:pStyle w:val="TXT1"/>
      </w:pPr>
    </w:p>
    <w:p w14:paraId="41F5D4C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0EF1A75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9.4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67ACCF60" w14:textId="77777777" w:rsidR="00E16D3B" w:rsidRPr="00E16D3B" w:rsidRDefault="00E16D3B" w:rsidP="00E16D3B">
      <w:pPr>
        <w:pStyle w:val="TXT1"/>
      </w:pPr>
    </w:p>
    <w:p w14:paraId="6B9C86D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EEEC93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05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59A92ED9" w14:textId="77777777" w:rsidR="00E16D3B" w:rsidRPr="00E16D3B" w:rsidRDefault="00E16D3B" w:rsidP="00E16D3B">
      <w:pPr>
        <w:pStyle w:val="TXT1"/>
      </w:pPr>
    </w:p>
    <w:p w14:paraId="4A7710C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4CB62E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199D419C" w14:textId="77777777" w:rsidR="00E16D3B" w:rsidRPr="00E16D3B" w:rsidRDefault="00E16D3B" w:rsidP="00E16D3B">
      <w:pPr>
        <w:pStyle w:val="TXT1"/>
      </w:pPr>
    </w:p>
    <w:p w14:paraId="40EAB86A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07B1A3F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7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44EAD11B" w14:textId="77777777" w:rsidR="00E16D3B" w:rsidRPr="00E16D3B" w:rsidRDefault="00E16D3B" w:rsidP="00E16D3B">
      <w:pPr>
        <w:pStyle w:val="TXT1"/>
      </w:pPr>
    </w:p>
    <w:p w14:paraId="7F64C502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57E6D38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4D4D371C" w14:textId="77777777" w:rsidR="00E16D3B" w:rsidRPr="00E16D3B" w:rsidRDefault="00E16D3B" w:rsidP="00E16D3B">
      <w:pPr>
        <w:pStyle w:val="TXT1"/>
      </w:pPr>
    </w:p>
    <w:p w14:paraId="264803F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33CBF51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7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32854FB7" w14:textId="77777777" w:rsidR="00E16D3B" w:rsidRPr="00E16D3B" w:rsidRDefault="00E16D3B" w:rsidP="00E16D3B">
      <w:pPr>
        <w:pStyle w:val="TXT1"/>
      </w:pPr>
    </w:p>
    <w:p w14:paraId="3F4FDE5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7611BF0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2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21D9EF9F" w14:textId="77777777" w:rsidR="00E16D3B" w:rsidRPr="00E16D3B" w:rsidRDefault="00E16D3B" w:rsidP="00E16D3B">
      <w:pPr>
        <w:pStyle w:val="TXT1"/>
      </w:pPr>
    </w:p>
    <w:p w14:paraId="40CA6148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2F02DBAD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3.3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gbp_rub</w:t>
      </w:r>
      <w:proofErr w:type="spellEnd"/>
    </w:p>
    <w:p w14:paraId="1BB2517E" w14:textId="77777777" w:rsidR="00E16D3B" w:rsidRPr="00E16D3B" w:rsidRDefault="00E16D3B" w:rsidP="00E16D3B">
      <w:pPr>
        <w:pStyle w:val="TXT1"/>
      </w:pPr>
    </w:p>
    <w:p w14:paraId="22ED19D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D059A2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2.7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AF8DCAE" w14:textId="77777777" w:rsidR="00E16D3B" w:rsidRPr="00E16D3B" w:rsidRDefault="00E16D3B" w:rsidP="00E16D3B">
      <w:pPr>
        <w:pStyle w:val="TXT1"/>
      </w:pPr>
    </w:p>
    <w:p w14:paraId="1836F6B9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0FA3E62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7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1DC25DC9" w14:textId="77777777" w:rsidR="00E16D3B" w:rsidRPr="00E16D3B" w:rsidRDefault="00E16D3B" w:rsidP="00E16D3B">
      <w:pPr>
        <w:pStyle w:val="TXT1"/>
      </w:pPr>
    </w:p>
    <w:p w14:paraId="4494B126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175CE370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9.2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18DF0FD" w14:textId="77777777" w:rsidR="00E16D3B" w:rsidRPr="00E16D3B" w:rsidRDefault="00E16D3B" w:rsidP="00E16D3B">
      <w:pPr>
        <w:pStyle w:val="TXT1"/>
      </w:pPr>
    </w:p>
    <w:p w14:paraId="1D6307AF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7B2A7C0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1.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27E4B58B" w14:textId="77777777" w:rsidR="00E16D3B" w:rsidRPr="00E16D3B" w:rsidRDefault="00E16D3B" w:rsidP="00E16D3B">
      <w:pPr>
        <w:pStyle w:val="TXT1"/>
      </w:pPr>
    </w:p>
    <w:p w14:paraId="0C15545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29523679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9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2008CC2" w14:textId="77777777" w:rsidR="00E16D3B" w:rsidRPr="00E16D3B" w:rsidRDefault="00E16D3B" w:rsidP="00E16D3B">
      <w:pPr>
        <w:pStyle w:val="TXT1"/>
      </w:pPr>
    </w:p>
    <w:p w14:paraId="7A24CF48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7130F11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9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7D9D1960" w14:textId="77777777" w:rsidR="00E16D3B" w:rsidRPr="00E16D3B" w:rsidRDefault="00E16D3B" w:rsidP="00E16D3B">
      <w:pPr>
        <w:pStyle w:val="TXT1"/>
      </w:pPr>
    </w:p>
    <w:p w14:paraId="0EE36FF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464BF6F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2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B4ECC41" w14:textId="77777777" w:rsidR="00E16D3B" w:rsidRPr="00E16D3B" w:rsidRDefault="00E16D3B" w:rsidP="00E16D3B">
      <w:pPr>
        <w:pStyle w:val="TXT1"/>
      </w:pPr>
    </w:p>
    <w:p w14:paraId="48FEC7F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14AD773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8.4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5F384CDD" w14:textId="77777777" w:rsidR="00E16D3B" w:rsidRPr="00E16D3B" w:rsidRDefault="00E16D3B" w:rsidP="00E16D3B">
      <w:pPr>
        <w:pStyle w:val="TXT1"/>
      </w:pPr>
    </w:p>
    <w:p w14:paraId="0DE99E51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566B4FB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1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6DDDBB20" w14:textId="77777777" w:rsidR="00E16D3B" w:rsidRPr="00E16D3B" w:rsidRDefault="00E16D3B" w:rsidP="00E16D3B">
      <w:pPr>
        <w:pStyle w:val="TXT1"/>
      </w:pPr>
    </w:p>
    <w:p w14:paraId="6E60BBCD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10118702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7.9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jpy_rub</w:t>
      </w:r>
      <w:proofErr w:type="spellEnd"/>
    </w:p>
    <w:p w14:paraId="0B7521FC" w14:textId="77777777" w:rsidR="00E16D3B" w:rsidRPr="00E16D3B" w:rsidRDefault="00E16D3B" w:rsidP="00E16D3B">
      <w:pPr>
        <w:pStyle w:val="TXT1"/>
      </w:pPr>
    </w:p>
    <w:p w14:paraId="27A57440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2, </w:t>
      </w:r>
      <w:proofErr w:type="spellStart"/>
      <w:r w:rsidRPr="00E16D3B">
        <w:t>X.shape</w:t>
      </w:r>
      <w:proofErr w:type="spellEnd"/>
      <w:r w:rsidRPr="00E16D3B">
        <w:t xml:space="preserve">(1526, 14), </w:t>
      </w:r>
      <w:proofErr w:type="spellStart"/>
      <w:r w:rsidRPr="00E16D3B">
        <w:t>y.shape</w:t>
      </w:r>
      <w:proofErr w:type="spellEnd"/>
      <w:r w:rsidRPr="00E16D3B">
        <w:t xml:space="preserve">(1526,)), Test(10.01.2013-30.12.2013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11697B77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4.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16B25142" w14:textId="77777777" w:rsidR="00E16D3B" w:rsidRPr="00E16D3B" w:rsidRDefault="00E16D3B" w:rsidP="00E16D3B">
      <w:pPr>
        <w:pStyle w:val="TXT1"/>
      </w:pPr>
    </w:p>
    <w:p w14:paraId="51E4205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3, </w:t>
      </w:r>
      <w:proofErr w:type="spellStart"/>
      <w:r w:rsidRPr="00E16D3B">
        <w:t>X.shape</w:t>
      </w:r>
      <w:proofErr w:type="spellEnd"/>
      <w:r w:rsidRPr="00E16D3B">
        <w:t xml:space="preserve">(1758, 14), </w:t>
      </w:r>
      <w:proofErr w:type="spellStart"/>
      <w:r w:rsidRPr="00E16D3B">
        <w:t>y.shape</w:t>
      </w:r>
      <w:proofErr w:type="spellEnd"/>
      <w:r w:rsidRPr="00E16D3B">
        <w:t xml:space="preserve">(1758,)), Test(10.01.2014-30.12.2014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7B8F7B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6.43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E038F47" w14:textId="77777777" w:rsidR="00E16D3B" w:rsidRPr="00E16D3B" w:rsidRDefault="00E16D3B" w:rsidP="00E16D3B">
      <w:pPr>
        <w:pStyle w:val="TXT1"/>
      </w:pPr>
    </w:p>
    <w:p w14:paraId="799C7D4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4, </w:t>
      </w:r>
      <w:proofErr w:type="spellStart"/>
      <w:r w:rsidRPr="00E16D3B">
        <w:t>X.shape</w:t>
      </w:r>
      <w:proofErr w:type="spellEnd"/>
      <w:r w:rsidRPr="00E16D3B">
        <w:t xml:space="preserve">(1991, 14), </w:t>
      </w:r>
      <w:proofErr w:type="spellStart"/>
      <w:r w:rsidRPr="00E16D3B">
        <w:t>y.shape</w:t>
      </w:r>
      <w:proofErr w:type="spellEnd"/>
      <w:r w:rsidRPr="00E16D3B">
        <w:t xml:space="preserve">(1991,)), Test(13.01.2015-30.12.2015, </w:t>
      </w:r>
      <w:proofErr w:type="spellStart"/>
      <w:r w:rsidRPr="00E16D3B">
        <w:t>X.shape</w:t>
      </w:r>
      <w:proofErr w:type="spellEnd"/>
      <w:r w:rsidRPr="00E16D3B">
        <w:t xml:space="preserve">(231, 14), </w:t>
      </w:r>
      <w:proofErr w:type="spellStart"/>
      <w:r w:rsidRPr="00E16D3B">
        <w:t>y.shape</w:t>
      </w:r>
      <w:proofErr w:type="spellEnd"/>
      <w:r w:rsidRPr="00E16D3B">
        <w:t xml:space="preserve">(231,)), </w:t>
      </w:r>
    </w:p>
    <w:p w14:paraId="037F92AC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2.09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502A7DAA" w14:textId="77777777" w:rsidR="00E16D3B" w:rsidRPr="00E16D3B" w:rsidRDefault="00E16D3B" w:rsidP="00E16D3B">
      <w:pPr>
        <w:pStyle w:val="TXT1"/>
      </w:pPr>
    </w:p>
    <w:p w14:paraId="0923D0E8" w14:textId="77777777" w:rsidR="00E16D3B" w:rsidRPr="00E16D3B" w:rsidRDefault="00E16D3B" w:rsidP="00E16D3B">
      <w:pPr>
        <w:pStyle w:val="TXT1"/>
      </w:pPr>
      <w:proofErr w:type="gramStart"/>
      <w:r w:rsidRPr="00E16D3B">
        <w:lastRenderedPageBreak/>
        <w:t>Train(</w:t>
      </w:r>
      <w:proofErr w:type="gramEnd"/>
      <w:r w:rsidRPr="00E16D3B">
        <w:t xml:space="preserve">11.05.2006-30.12.2015, </w:t>
      </w:r>
      <w:proofErr w:type="spellStart"/>
      <w:r w:rsidRPr="00E16D3B">
        <w:t>X.shape</w:t>
      </w:r>
      <w:proofErr w:type="spellEnd"/>
      <w:r w:rsidRPr="00E16D3B">
        <w:t xml:space="preserve">(2222, 14), </w:t>
      </w:r>
      <w:proofErr w:type="spellStart"/>
      <w:r w:rsidRPr="00E16D3B">
        <w:t>y.shape</w:t>
      </w:r>
      <w:proofErr w:type="spellEnd"/>
      <w:r w:rsidRPr="00E16D3B">
        <w:t xml:space="preserve">(2222,)), Test(12.01.2016-30.12.2016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E120835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1.67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54D1AE5F" w14:textId="77777777" w:rsidR="00E16D3B" w:rsidRPr="00E16D3B" w:rsidRDefault="00E16D3B" w:rsidP="00E16D3B">
      <w:pPr>
        <w:pStyle w:val="TXT1"/>
      </w:pPr>
    </w:p>
    <w:p w14:paraId="0B1B598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6, </w:t>
      </w:r>
      <w:proofErr w:type="spellStart"/>
      <w:r w:rsidRPr="00E16D3B">
        <w:t>X.shape</w:t>
      </w:r>
      <w:proofErr w:type="spellEnd"/>
      <w:r w:rsidRPr="00E16D3B">
        <w:t xml:space="preserve">(2454, 14), </w:t>
      </w:r>
      <w:proofErr w:type="spellStart"/>
      <w:r w:rsidRPr="00E16D3B">
        <w:t>y.shape</w:t>
      </w:r>
      <w:proofErr w:type="spellEnd"/>
      <w:r w:rsidRPr="00E16D3B">
        <w:t xml:space="preserve">(2454,)), Test(10.01.2017-29.12.2017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3346D39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7.68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F30BE4C" w14:textId="77777777" w:rsidR="00E16D3B" w:rsidRPr="00E16D3B" w:rsidRDefault="00E16D3B" w:rsidP="00E16D3B">
      <w:pPr>
        <w:pStyle w:val="TXT1"/>
      </w:pPr>
    </w:p>
    <w:p w14:paraId="4C012D0B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9.12.2017, </w:t>
      </w:r>
      <w:proofErr w:type="spellStart"/>
      <w:r w:rsidRPr="00E16D3B">
        <w:t>X.shape</w:t>
      </w:r>
      <w:proofErr w:type="spellEnd"/>
      <w:r w:rsidRPr="00E16D3B">
        <w:t xml:space="preserve">(2686, 14), </w:t>
      </w:r>
      <w:proofErr w:type="spellStart"/>
      <w:r w:rsidRPr="00E16D3B">
        <w:t>y.shape</w:t>
      </w:r>
      <w:proofErr w:type="spellEnd"/>
      <w:r w:rsidRPr="00E16D3B">
        <w:t xml:space="preserve">(2686,)), Test(10.01.2018-28.12.2018, </w:t>
      </w:r>
      <w:proofErr w:type="spellStart"/>
      <w:r w:rsidRPr="00E16D3B">
        <w:t>X.shape</w:t>
      </w:r>
      <w:proofErr w:type="spellEnd"/>
      <w:r w:rsidRPr="00E16D3B">
        <w:t xml:space="preserve">(227, 14), </w:t>
      </w:r>
      <w:proofErr w:type="spellStart"/>
      <w:r w:rsidRPr="00E16D3B">
        <w:t>y.shape</w:t>
      </w:r>
      <w:proofErr w:type="spellEnd"/>
      <w:r w:rsidRPr="00E16D3B">
        <w:t xml:space="preserve">(227,)), </w:t>
      </w:r>
    </w:p>
    <w:p w14:paraId="6429EB1E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5.14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72DBBDC" w14:textId="77777777" w:rsidR="00E16D3B" w:rsidRPr="00E16D3B" w:rsidRDefault="00E16D3B" w:rsidP="00E16D3B">
      <w:pPr>
        <w:pStyle w:val="TXT1"/>
      </w:pPr>
    </w:p>
    <w:p w14:paraId="708CB837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28.12.2018, </w:t>
      </w:r>
      <w:proofErr w:type="spellStart"/>
      <w:r w:rsidRPr="00E16D3B">
        <w:t>X.shape</w:t>
      </w:r>
      <w:proofErr w:type="spellEnd"/>
      <w:r w:rsidRPr="00E16D3B">
        <w:t xml:space="preserve">(2913, 14), </w:t>
      </w:r>
      <w:proofErr w:type="spellStart"/>
      <w:r w:rsidRPr="00E16D3B">
        <w:t>y.shape</w:t>
      </w:r>
      <w:proofErr w:type="spellEnd"/>
      <w:r w:rsidRPr="00E16D3B">
        <w:t xml:space="preserve">(2913,)), Test(10.01.2019-30.12.2019, </w:t>
      </w:r>
      <w:proofErr w:type="spellStart"/>
      <w:r w:rsidRPr="00E16D3B">
        <w:t>X.shape</w:t>
      </w:r>
      <w:proofErr w:type="spellEnd"/>
      <w:r w:rsidRPr="00E16D3B">
        <w:t xml:space="preserve">(232, 14), </w:t>
      </w:r>
      <w:proofErr w:type="spellStart"/>
      <w:r w:rsidRPr="00E16D3B">
        <w:t>y.shape</w:t>
      </w:r>
      <w:proofErr w:type="spellEnd"/>
      <w:r w:rsidRPr="00E16D3B">
        <w:t xml:space="preserve">(232,)), </w:t>
      </w:r>
    </w:p>
    <w:p w14:paraId="61841941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2.86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23C9B572" w14:textId="77777777" w:rsidR="00E16D3B" w:rsidRPr="00E16D3B" w:rsidRDefault="00E16D3B" w:rsidP="00E16D3B">
      <w:pPr>
        <w:pStyle w:val="TXT1"/>
      </w:pPr>
    </w:p>
    <w:p w14:paraId="0C42A04C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19, </w:t>
      </w:r>
      <w:proofErr w:type="spellStart"/>
      <w:r w:rsidRPr="00E16D3B">
        <w:t>X.shape</w:t>
      </w:r>
      <w:proofErr w:type="spellEnd"/>
      <w:r w:rsidRPr="00E16D3B">
        <w:t xml:space="preserve">(3145, 14), </w:t>
      </w:r>
      <w:proofErr w:type="spellStart"/>
      <w:r w:rsidRPr="00E16D3B">
        <w:t>y.shape</w:t>
      </w:r>
      <w:proofErr w:type="spellEnd"/>
      <w:r w:rsidRPr="00E16D3B">
        <w:t xml:space="preserve">(3145,)), Test(10.01.2020-30.12.2020, </w:t>
      </w:r>
      <w:proofErr w:type="spellStart"/>
      <w:r w:rsidRPr="00E16D3B">
        <w:t>X.shape</w:t>
      </w:r>
      <w:proofErr w:type="spellEnd"/>
      <w:r w:rsidRPr="00E16D3B">
        <w:t xml:space="preserve">(225, 14), </w:t>
      </w:r>
      <w:proofErr w:type="spellStart"/>
      <w:r w:rsidRPr="00E16D3B">
        <w:t>y.shape</w:t>
      </w:r>
      <w:proofErr w:type="spellEnd"/>
      <w:r w:rsidRPr="00E16D3B">
        <w:t xml:space="preserve">(225,)), </w:t>
      </w:r>
    </w:p>
    <w:p w14:paraId="730C3AD4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42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3739D233" w14:textId="77777777" w:rsidR="00E16D3B" w:rsidRPr="00E16D3B" w:rsidRDefault="00E16D3B" w:rsidP="00E16D3B">
      <w:pPr>
        <w:pStyle w:val="TXT1"/>
      </w:pPr>
    </w:p>
    <w:p w14:paraId="4041B9AE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0, </w:t>
      </w:r>
      <w:proofErr w:type="spellStart"/>
      <w:r w:rsidRPr="00E16D3B">
        <w:t>X.shape</w:t>
      </w:r>
      <w:proofErr w:type="spellEnd"/>
      <w:r w:rsidRPr="00E16D3B">
        <w:t xml:space="preserve">(3370, 14), </w:t>
      </w:r>
      <w:proofErr w:type="spellStart"/>
      <w:r w:rsidRPr="00E16D3B">
        <w:t>y.shape</w:t>
      </w:r>
      <w:proofErr w:type="spellEnd"/>
      <w:r w:rsidRPr="00E16D3B">
        <w:t xml:space="preserve">(3370,)), Test(12.01.2021-30.12.2021, </w:t>
      </w:r>
      <w:proofErr w:type="spellStart"/>
      <w:r w:rsidRPr="00E16D3B">
        <w:t>X.shape</w:t>
      </w:r>
      <w:proofErr w:type="spellEnd"/>
      <w:r w:rsidRPr="00E16D3B">
        <w:t xml:space="preserve">(233, 14), </w:t>
      </w:r>
      <w:proofErr w:type="spellStart"/>
      <w:r w:rsidRPr="00E16D3B">
        <w:t>y.shape</w:t>
      </w:r>
      <w:proofErr w:type="spellEnd"/>
      <w:r w:rsidRPr="00E16D3B">
        <w:t xml:space="preserve">(233,)), </w:t>
      </w:r>
    </w:p>
    <w:p w14:paraId="347D292B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0.98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0A1321C" w14:textId="77777777" w:rsidR="00E16D3B" w:rsidRPr="00E16D3B" w:rsidRDefault="00E16D3B" w:rsidP="00E16D3B">
      <w:pPr>
        <w:pStyle w:val="TXT1"/>
      </w:pPr>
    </w:p>
    <w:p w14:paraId="030C2DB3" w14:textId="77777777" w:rsidR="00E16D3B" w:rsidRPr="00E16D3B" w:rsidRDefault="00E16D3B" w:rsidP="00E16D3B">
      <w:pPr>
        <w:pStyle w:val="TXT1"/>
      </w:pPr>
      <w:proofErr w:type="gramStart"/>
      <w:r w:rsidRPr="00E16D3B">
        <w:t>Train(</w:t>
      </w:r>
      <w:proofErr w:type="gramEnd"/>
      <w:r w:rsidRPr="00E16D3B">
        <w:t xml:space="preserve">11.05.2006-30.12.2021, </w:t>
      </w:r>
      <w:proofErr w:type="spellStart"/>
      <w:r w:rsidRPr="00E16D3B">
        <w:t>X.shape</w:t>
      </w:r>
      <w:proofErr w:type="spellEnd"/>
      <w:r w:rsidRPr="00E16D3B">
        <w:t xml:space="preserve">(3603, 14), </w:t>
      </w:r>
      <w:proofErr w:type="spellStart"/>
      <w:r w:rsidRPr="00E16D3B">
        <w:t>y.shape</w:t>
      </w:r>
      <w:proofErr w:type="spellEnd"/>
      <w:r w:rsidRPr="00E16D3B">
        <w:t xml:space="preserve">(3603,)), Test(11.01.2022-30.12.2022, </w:t>
      </w:r>
      <w:proofErr w:type="spellStart"/>
      <w:r w:rsidRPr="00E16D3B">
        <w:t>X.shape</w:t>
      </w:r>
      <w:proofErr w:type="spellEnd"/>
      <w:r w:rsidRPr="00E16D3B">
        <w:t xml:space="preserve">(214, 14), </w:t>
      </w:r>
      <w:proofErr w:type="spellStart"/>
      <w:r w:rsidRPr="00E16D3B">
        <w:t>y.shape</w:t>
      </w:r>
      <w:proofErr w:type="spellEnd"/>
      <w:r w:rsidRPr="00E16D3B"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2127C2" w:rsidRDefault="002127C2" w:rsidP="002127C2">
      <w:pPr>
        <w:pStyle w:val="2"/>
      </w:pPr>
      <w:bookmarkStart w:id="53" w:name="_Toc172749704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53"/>
      <w:proofErr w:type="spellEnd"/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%%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3752244" w14:textId="579EA27E" w:rsidR="002127C2" w:rsidRPr="002127C2" w:rsidRDefault="002127C2" w:rsidP="002127C2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A2E507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0DD12A3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5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2C4C482F" w14:textId="77777777" w:rsidR="002127C2" w:rsidRPr="002127C2" w:rsidRDefault="002127C2" w:rsidP="002127C2">
      <w:pPr>
        <w:pStyle w:val="TXT1"/>
      </w:pPr>
    </w:p>
    <w:p w14:paraId="0579F74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330F840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2.2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7549E832" w14:textId="77777777" w:rsidR="002127C2" w:rsidRPr="002127C2" w:rsidRDefault="002127C2" w:rsidP="002127C2">
      <w:pPr>
        <w:pStyle w:val="TXT1"/>
      </w:pPr>
    </w:p>
    <w:p w14:paraId="2F5DC19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3AD7DE2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0673198D" w14:textId="77777777" w:rsidR="002127C2" w:rsidRPr="002127C2" w:rsidRDefault="002127C2" w:rsidP="002127C2">
      <w:pPr>
        <w:pStyle w:val="TXT1"/>
      </w:pPr>
    </w:p>
    <w:p w14:paraId="08A7E85A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2C898C0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7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33CDBF63" w14:textId="77777777" w:rsidR="002127C2" w:rsidRPr="002127C2" w:rsidRDefault="002127C2" w:rsidP="002127C2">
      <w:pPr>
        <w:pStyle w:val="TXT1"/>
      </w:pPr>
    </w:p>
    <w:p w14:paraId="77340072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2101FA3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63E80F7A" w14:textId="77777777" w:rsidR="002127C2" w:rsidRPr="002127C2" w:rsidRDefault="002127C2" w:rsidP="002127C2">
      <w:pPr>
        <w:pStyle w:val="TXT1"/>
      </w:pPr>
    </w:p>
    <w:p w14:paraId="58A6A7D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0C80D75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1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45D2EDD7" w14:textId="77777777" w:rsidR="002127C2" w:rsidRPr="002127C2" w:rsidRDefault="002127C2" w:rsidP="002127C2">
      <w:pPr>
        <w:pStyle w:val="TXT1"/>
      </w:pPr>
    </w:p>
    <w:p w14:paraId="47FB2FE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0A690F0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7B733BA9" w14:textId="77777777" w:rsidR="002127C2" w:rsidRPr="002127C2" w:rsidRDefault="002127C2" w:rsidP="002127C2">
      <w:pPr>
        <w:pStyle w:val="TXT1"/>
      </w:pPr>
    </w:p>
    <w:p w14:paraId="0EC4CFB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F6142C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6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414B6E9C" w14:textId="77777777" w:rsidR="002127C2" w:rsidRPr="002127C2" w:rsidRDefault="002127C2" w:rsidP="002127C2">
      <w:pPr>
        <w:pStyle w:val="TXT1"/>
      </w:pPr>
    </w:p>
    <w:p w14:paraId="05DF37D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5F6E969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3093E404" w14:textId="77777777" w:rsidR="002127C2" w:rsidRPr="002127C2" w:rsidRDefault="002127C2" w:rsidP="002127C2">
      <w:pPr>
        <w:pStyle w:val="TXT1"/>
      </w:pPr>
    </w:p>
    <w:p w14:paraId="349F3A0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5B8210C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0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hf_rub</w:t>
      </w:r>
      <w:proofErr w:type="spellEnd"/>
    </w:p>
    <w:p w14:paraId="27CBAF1D" w14:textId="77777777" w:rsidR="002127C2" w:rsidRPr="002127C2" w:rsidRDefault="002127C2" w:rsidP="002127C2">
      <w:pPr>
        <w:pStyle w:val="TXT1"/>
      </w:pPr>
    </w:p>
    <w:p w14:paraId="4C09C42D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2DB7C79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7.9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7E71C6FF" w14:textId="77777777" w:rsidR="002127C2" w:rsidRPr="002127C2" w:rsidRDefault="002127C2" w:rsidP="002127C2">
      <w:pPr>
        <w:pStyle w:val="TXT1"/>
      </w:pPr>
    </w:p>
    <w:p w14:paraId="6DEC133A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14AA9C2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0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70360073" w14:textId="77777777" w:rsidR="002127C2" w:rsidRPr="002127C2" w:rsidRDefault="002127C2" w:rsidP="002127C2">
      <w:pPr>
        <w:pStyle w:val="TXT1"/>
      </w:pPr>
    </w:p>
    <w:p w14:paraId="62BC2C0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67F1998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0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3A9C98FB" w14:textId="77777777" w:rsidR="002127C2" w:rsidRPr="002127C2" w:rsidRDefault="002127C2" w:rsidP="002127C2">
      <w:pPr>
        <w:pStyle w:val="TXT1"/>
      </w:pPr>
    </w:p>
    <w:p w14:paraId="24A5981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7FC8B26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8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5171D40B" w14:textId="77777777" w:rsidR="002127C2" w:rsidRPr="002127C2" w:rsidRDefault="002127C2" w:rsidP="002127C2">
      <w:pPr>
        <w:pStyle w:val="TXT1"/>
      </w:pPr>
    </w:p>
    <w:p w14:paraId="16E078C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3C850D8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8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5765D614" w14:textId="77777777" w:rsidR="002127C2" w:rsidRPr="002127C2" w:rsidRDefault="002127C2" w:rsidP="002127C2">
      <w:pPr>
        <w:pStyle w:val="TXT1"/>
      </w:pPr>
    </w:p>
    <w:p w14:paraId="78D2A0C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436E87C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8.3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025C7C0C" w14:textId="77777777" w:rsidR="002127C2" w:rsidRPr="002127C2" w:rsidRDefault="002127C2" w:rsidP="002127C2">
      <w:pPr>
        <w:pStyle w:val="TXT1"/>
      </w:pPr>
    </w:p>
    <w:p w14:paraId="310F912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3D40793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5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6D77CB23" w14:textId="77777777" w:rsidR="002127C2" w:rsidRPr="002127C2" w:rsidRDefault="002127C2" w:rsidP="002127C2">
      <w:pPr>
        <w:pStyle w:val="TXT1"/>
      </w:pPr>
    </w:p>
    <w:p w14:paraId="27B8DD7A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7A154A3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3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1DCC0E79" w14:textId="77777777" w:rsidR="002127C2" w:rsidRPr="002127C2" w:rsidRDefault="002127C2" w:rsidP="002127C2">
      <w:pPr>
        <w:pStyle w:val="TXT1"/>
      </w:pPr>
    </w:p>
    <w:p w14:paraId="3853F553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07F741E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8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33A8F398" w14:textId="77777777" w:rsidR="002127C2" w:rsidRPr="002127C2" w:rsidRDefault="002127C2" w:rsidP="002127C2">
      <w:pPr>
        <w:pStyle w:val="TXT1"/>
      </w:pPr>
    </w:p>
    <w:p w14:paraId="7395E78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58E03A0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2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cny_rub</w:t>
      </w:r>
      <w:proofErr w:type="spellEnd"/>
    </w:p>
    <w:p w14:paraId="2D1EEE7E" w14:textId="77777777" w:rsidR="002127C2" w:rsidRPr="002127C2" w:rsidRDefault="002127C2" w:rsidP="002127C2">
      <w:pPr>
        <w:pStyle w:val="TXT1"/>
      </w:pPr>
    </w:p>
    <w:p w14:paraId="16B02A5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7F55524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4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07414AC1" w14:textId="77777777" w:rsidR="002127C2" w:rsidRPr="002127C2" w:rsidRDefault="002127C2" w:rsidP="002127C2">
      <w:pPr>
        <w:pStyle w:val="TXT1"/>
      </w:pPr>
    </w:p>
    <w:p w14:paraId="6EDD77F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41516015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5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69DFD593" w14:textId="77777777" w:rsidR="002127C2" w:rsidRPr="002127C2" w:rsidRDefault="002127C2" w:rsidP="002127C2">
      <w:pPr>
        <w:pStyle w:val="TXT1"/>
      </w:pPr>
    </w:p>
    <w:p w14:paraId="4B11615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74D0008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1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6AB0FE2D" w14:textId="77777777" w:rsidR="002127C2" w:rsidRPr="002127C2" w:rsidRDefault="002127C2" w:rsidP="002127C2">
      <w:pPr>
        <w:pStyle w:val="TXT1"/>
      </w:pPr>
    </w:p>
    <w:p w14:paraId="2313FAF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508F77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2AE64694" w14:textId="77777777" w:rsidR="002127C2" w:rsidRPr="002127C2" w:rsidRDefault="002127C2" w:rsidP="002127C2">
      <w:pPr>
        <w:pStyle w:val="TXT1"/>
      </w:pPr>
    </w:p>
    <w:p w14:paraId="5F2E6066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11351195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6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BF04384" w14:textId="77777777" w:rsidR="002127C2" w:rsidRPr="002127C2" w:rsidRDefault="002127C2" w:rsidP="002127C2">
      <w:pPr>
        <w:pStyle w:val="TXT1"/>
      </w:pPr>
    </w:p>
    <w:p w14:paraId="0B5AF64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BA599D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9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5B0AB2FA" w14:textId="77777777" w:rsidR="002127C2" w:rsidRPr="002127C2" w:rsidRDefault="002127C2" w:rsidP="002127C2">
      <w:pPr>
        <w:pStyle w:val="TXT1"/>
      </w:pPr>
    </w:p>
    <w:p w14:paraId="448108A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5367EE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9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6AE7A1F" w14:textId="77777777" w:rsidR="002127C2" w:rsidRPr="002127C2" w:rsidRDefault="002127C2" w:rsidP="002127C2">
      <w:pPr>
        <w:pStyle w:val="TXT1"/>
      </w:pPr>
    </w:p>
    <w:p w14:paraId="5E8FBED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4B9843AC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8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2B68FEF8" w14:textId="77777777" w:rsidR="002127C2" w:rsidRPr="002127C2" w:rsidRDefault="002127C2" w:rsidP="002127C2">
      <w:pPr>
        <w:pStyle w:val="TXT1"/>
      </w:pPr>
    </w:p>
    <w:p w14:paraId="760A2FA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7FD234E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3E43DCFB" w14:textId="77777777" w:rsidR="002127C2" w:rsidRPr="002127C2" w:rsidRDefault="002127C2" w:rsidP="002127C2">
      <w:pPr>
        <w:pStyle w:val="TXT1"/>
      </w:pPr>
    </w:p>
    <w:p w14:paraId="4C814E0B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179BD31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27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eur_rub</w:t>
      </w:r>
      <w:proofErr w:type="spellEnd"/>
    </w:p>
    <w:p w14:paraId="4FFCE933" w14:textId="77777777" w:rsidR="002127C2" w:rsidRPr="002127C2" w:rsidRDefault="002127C2" w:rsidP="002127C2">
      <w:pPr>
        <w:pStyle w:val="TXT1"/>
      </w:pPr>
    </w:p>
    <w:p w14:paraId="348B21F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58A2014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0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A17DBC1" w14:textId="77777777" w:rsidR="002127C2" w:rsidRPr="002127C2" w:rsidRDefault="002127C2" w:rsidP="002127C2">
      <w:pPr>
        <w:pStyle w:val="TXT1"/>
      </w:pPr>
    </w:p>
    <w:p w14:paraId="6056689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6DF7046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3.1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3871C3CE" w14:textId="77777777" w:rsidR="002127C2" w:rsidRPr="002127C2" w:rsidRDefault="002127C2" w:rsidP="002127C2">
      <w:pPr>
        <w:pStyle w:val="TXT1"/>
      </w:pPr>
    </w:p>
    <w:p w14:paraId="7F719990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441D20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9.2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2C72AE6D" w14:textId="77777777" w:rsidR="002127C2" w:rsidRPr="002127C2" w:rsidRDefault="002127C2" w:rsidP="002127C2">
      <w:pPr>
        <w:pStyle w:val="TXT1"/>
      </w:pPr>
    </w:p>
    <w:p w14:paraId="469A4C7C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2875166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4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2EEA2439" w14:textId="77777777" w:rsidR="002127C2" w:rsidRPr="002127C2" w:rsidRDefault="002127C2" w:rsidP="002127C2">
      <w:pPr>
        <w:pStyle w:val="TXT1"/>
      </w:pPr>
    </w:p>
    <w:p w14:paraId="677C634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29F9094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1E515D9" w14:textId="77777777" w:rsidR="002127C2" w:rsidRPr="002127C2" w:rsidRDefault="002127C2" w:rsidP="002127C2">
      <w:pPr>
        <w:pStyle w:val="TXT1"/>
      </w:pPr>
    </w:p>
    <w:p w14:paraId="5C83FCB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4E84203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3DD4252F" w14:textId="77777777" w:rsidR="002127C2" w:rsidRPr="002127C2" w:rsidRDefault="002127C2" w:rsidP="002127C2">
      <w:pPr>
        <w:pStyle w:val="TXT1"/>
      </w:pPr>
    </w:p>
    <w:p w14:paraId="0EA3620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2CF56EBB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0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5EA5C5E3" w14:textId="77777777" w:rsidR="002127C2" w:rsidRPr="002127C2" w:rsidRDefault="002127C2" w:rsidP="002127C2">
      <w:pPr>
        <w:pStyle w:val="TXT1"/>
      </w:pPr>
    </w:p>
    <w:p w14:paraId="18A57A0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1F46E28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5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7D6CAD7A" w14:textId="77777777" w:rsidR="002127C2" w:rsidRPr="002127C2" w:rsidRDefault="002127C2" w:rsidP="002127C2">
      <w:pPr>
        <w:pStyle w:val="TXT1"/>
      </w:pPr>
    </w:p>
    <w:p w14:paraId="4D48251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63C4DD3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95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126787B6" w14:textId="77777777" w:rsidR="002127C2" w:rsidRPr="002127C2" w:rsidRDefault="002127C2" w:rsidP="002127C2">
      <w:pPr>
        <w:pStyle w:val="TXT1"/>
      </w:pPr>
    </w:p>
    <w:p w14:paraId="28CE06D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02E9490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2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gbp_rub</w:t>
      </w:r>
      <w:proofErr w:type="spellEnd"/>
    </w:p>
    <w:p w14:paraId="4AA2C8F0" w14:textId="77777777" w:rsidR="002127C2" w:rsidRPr="002127C2" w:rsidRDefault="002127C2" w:rsidP="002127C2">
      <w:pPr>
        <w:pStyle w:val="TXT1"/>
      </w:pPr>
    </w:p>
    <w:p w14:paraId="620378A7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3A388ADD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6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6342537" w14:textId="77777777" w:rsidR="002127C2" w:rsidRPr="002127C2" w:rsidRDefault="002127C2" w:rsidP="002127C2">
      <w:pPr>
        <w:pStyle w:val="TXT1"/>
      </w:pPr>
    </w:p>
    <w:p w14:paraId="39847C28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2A9BE7D2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7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3A191C3C" w14:textId="77777777" w:rsidR="002127C2" w:rsidRPr="002127C2" w:rsidRDefault="002127C2" w:rsidP="002127C2">
      <w:pPr>
        <w:pStyle w:val="TXT1"/>
      </w:pPr>
    </w:p>
    <w:p w14:paraId="705D056E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3BA652C9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8.9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76C2AC61" w14:textId="77777777" w:rsidR="002127C2" w:rsidRPr="002127C2" w:rsidRDefault="002127C2" w:rsidP="002127C2">
      <w:pPr>
        <w:pStyle w:val="TXT1"/>
      </w:pPr>
    </w:p>
    <w:p w14:paraId="255BEA6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523BE08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2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E22ACCF" w14:textId="77777777" w:rsidR="002127C2" w:rsidRPr="002127C2" w:rsidRDefault="002127C2" w:rsidP="002127C2">
      <w:pPr>
        <w:pStyle w:val="TXT1"/>
      </w:pPr>
    </w:p>
    <w:p w14:paraId="734C596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530E2326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3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60675021" w14:textId="77777777" w:rsidR="002127C2" w:rsidRPr="002127C2" w:rsidRDefault="002127C2" w:rsidP="002127C2">
      <w:pPr>
        <w:pStyle w:val="TXT1"/>
      </w:pPr>
    </w:p>
    <w:p w14:paraId="7679EE5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EB925BF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4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FE9D565" w14:textId="77777777" w:rsidR="002127C2" w:rsidRPr="002127C2" w:rsidRDefault="002127C2" w:rsidP="002127C2">
      <w:pPr>
        <w:pStyle w:val="TXT1"/>
      </w:pPr>
    </w:p>
    <w:p w14:paraId="28AC68B2" w14:textId="77777777" w:rsidR="002127C2" w:rsidRPr="002127C2" w:rsidRDefault="002127C2" w:rsidP="002127C2">
      <w:pPr>
        <w:pStyle w:val="TXT1"/>
      </w:pPr>
      <w:proofErr w:type="gramStart"/>
      <w:r w:rsidRPr="002127C2">
        <w:lastRenderedPageBreak/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793948CE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0.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5AB065E" w14:textId="77777777" w:rsidR="002127C2" w:rsidRPr="002127C2" w:rsidRDefault="002127C2" w:rsidP="002127C2">
      <w:pPr>
        <w:pStyle w:val="TXT1"/>
      </w:pPr>
    </w:p>
    <w:p w14:paraId="2D1FFD9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3F517C73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3.1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342030C1" w14:textId="77777777" w:rsidR="002127C2" w:rsidRPr="002127C2" w:rsidRDefault="002127C2" w:rsidP="002127C2">
      <w:pPr>
        <w:pStyle w:val="TXT1"/>
      </w:pPr>
    </w:p>
    <w:p w14:paraId="51FB21F2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2A5225D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0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2C829CA5" w14:textId="77777777" w:rsidR="002127C2" w:rsidRPr="002127C2" w:rsidRDefault="002127C2" w:rsidP="002127C2">
      <w:pPr>
        <w:pStyle w:val="TXT1"/>
      </w:pPr>
    </w:p>
    <w:p w14:paraId="29C0433B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4FDFE76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5.83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jpy_rub</w:t>
      </w:r>
      <w:proofErr w:type="spellEnd"/>
    </w:p>
    <w:p w14:paraId="5BBC4FE0" w14:textId="77777777" w:rsidR="002127C2" w:rsidRPr="002127C2" w:rsidRDefault="002127C2" w:rsidP="002127C2">
      <w:pPr>
        <w:pStyle w:val="TXT1"/>
      </w:pPr>
    </w:p>
    <w:p w14:paraId="625123D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1, </w:t>
      </w:r>
      <w:proofErr w:type="spellStart"/>
      <w:r w:rsidRPr="002127C2">
        <w:t>X.shape</w:t>
      </w:r>
      <w:proofErr w:type="spellEnd"/>
      <w:r w:rsidRPr="002127C2">
        <w:t xml:space="preserve">(3603, 14), </w:t>
      </w:r>
      <w:proofErr w:type="spellStart"/>
      <w:r w:rsidRPr="002127C2">
        <w:t>y.shape</w:t>
      </w:r>
      <w:proofErr w:type="spellEnd"/>
      <w:r w:rsidRPr="002127C2">
        <w:t xml:space="preserve">(3603,)), Test(11.01.2022-31.03.2022, </w:t>
      </w:r>
      <w:proofErr w:type="spellStart"/>
      <w:r w:rsidRPr="002127C2">
        <w:t>X.shape</w:t>
      </w:r>
      <w:proofErr w:type="spellEnd"/>
      <w:r w:rsidRPr="002127C2">
        <w:t xml:space="preserve">(35, 14), </w:t>
      </w:r>
      <w:proofErr w:type="spellStart"/>
      <w:r w:rsidRPr="002127C2">
        <w:t>y.shape</w:t>
      </w:r>
      <w:proofErr w:type="spellEnd"/>
      <w:r w:rsidRPr="002127C2">
        <w:t xml:space="preserve">(35,)), </w:t>
      </w:r>
    </w:p>
    <w:p w14:paraId="5DD88BF4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0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577DE6DB" w14:textId="77777777" w:rsidR="002127C2" w:rsidRPr="002127C2" w:rsidRDefault="002127C2" w:rsidP="002127C2">
      <w:pPr>
        <w:pStyle w:val="TXT1"/>
      </w:pPr>
    </w:p>
    <w:p w14:paraId="140E49E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2, </w:t>
      </w:r>
      <w:proofErr w:type="spellStart"/>
      <w:r w:rsidRPr="002127C2">
        <w:t>X.shape</w:t>
      </w:r>
      <w:proofErr w:type="spellEnd"/>
      <w:r w:rsidRPr="002127C2">
        <w:t xml:space="preserve">(3638, 14), </w:t>
      </w:r>
      <w:proofErr w:type="spellStart"/>
      <w:r w:rsidRPr="002127C2">
        <w:t>y.shape</w:t>
      </w:r>
      <w:proofErr w:type="spellEnd"/>
      <w:r w:rsidRPr="002127C2">
        <w:t xml:space="preserve">(3638,)), Test(01.04.2022-30.06.2022, </w:t>
      </w:r>
      <w:proofErr w:type="spellStart"/>
      <w:r w:rsidRPr="002127C2">
        <w:t>X.shape</w:t>
      </w:r>
      <w:proofErr w:type="spellEnd"/>
      <w:r w:rsidRPr="002127C2">
        <w:t xml:space="preserve">(54, 14), </w:t>
      </w:r>
      <w:proofErr w:type="spellStart"/>
      <w:r w:rsidRPr="002127C2">
        <w:t>y.shape</w:t>
      </w:r>
      <w:proofErr w:type="spellEnd"/>
      <w:r w:rsidRPr="002127C2">
        <w:t xml:space="preserve">(54,)), </w:t>
      </w:r>
    </w:p>
    <w:p w14:paraId="0335334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5.88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AFCEBE8" w14:textId="77777777" w:rsidR="002127C2" w:rsidRPr="002127C2" w:rsidRDefault="002127C2" w:rsidP="002127C2">
      <w:pPr>
        <w:pStyle w:val="TXT1"/>
      </w:pPr>
    </w:p>
    <w:p w14:paraId="43F2F734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2, </w:t>
      </w:r>
      <w:proofErr w:type="spellStart"/>
      <w:r w:rsidRPr="002127C2">
        <w:t>X.shape</w:t>
      </w:r>
      <w:proofErr w:type="spellEnd"/>
      <w:r w:rsidRPr="002127C2">
        <w:t xml:space="preserve">(3692, 14), </w:t>
      </w:r>
      <w:proofErr w:type="spellStart"/>
      <w:r w:rsidRPr="002127C2">
        <w:t>y.shape</w:t>
      </w:r>
      <w:proofErr w:type="spellEnd"/>
      <w:r w:rsidRPr="002127C2">
        <w:t xml:space="preserve">(3692,)), Test(01.07.2022-30.09.2022, </w:t>
      </w:r>
      <w:proofErr w:type="spellStart"/>
      <w:r w:rsidRPr="002127C2">
        <w:t>X.shape</w:t>
      </w:r>
      <w:proofErr w:type="spellEnd"/>
      <w:r w:rsidRPr="002127C2">
        <w:t xml:space="preserve">(64, 14), </w:t>
      </w:r>
      <w:proofErr w:type="spellStart"/>
      <w:r w:rsidRPr="002127C2">
        <w:t>y.shape</w:t>
      </w:r>
      <w:proofErr w:type="spellEnd"/>
      <w:r w:rsidRPr="002127C2">
        <w:t xml:space="preserve">(64,)), </w:t>
      </w:r>
    </w:p>
    <w:p w14:paraId="5B026127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4.2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0555F827" w14:textId="77777777" w:rsidR="002127C2" w:rsidRPr="002127C2" w:rsidRDefault="002127C2" w:rsidP="002127C2">
      <w:pPr>
        <w:pStyle w:val="TXT1"/>
      </w:pPr>
    </w:p>
    <w:p w14:paraId="4E1DA19F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9.2022, </w:t>
      </w:r>
      <w:proofErr w:type="spellStart"/>
      <w:r w:rsidRPr="002127C2">
        <w:t>X.shape</w:t>
      </w:r>
      <w:proofErr w:type="spellEnd"/>
      <w:r w:rsidRPr="002127C2">
        <w:t xml:space="preserve">(3756, 14), </w:t>
      </w:r>
      <w:proofErr w:type="spellStart"/>
      <w:r w:rsidRPr="002127C2">
        <w:t>y.shape</w:t>
      </w:r>
      <w:proofErr w:type="spellEnd"/>
      <w:r w:rsidRPr="002127C2">
        <w:t xml:space="preserve">(3756,)), Test(03.10.2022-30.12.2022, </w:t>
      </w:r>
      <w:proofErr w:type="spellStart"/>
      <w:r w:rsidRPr="002127C2">
        <w:t>X.shape</w:t>
      </w:r>
      <w:proofErr w:type="spellEnd"/>
      <w:r w:rsidRPr="002127C2">
        <w:t xml:space="preserve">(61, 14), </w:t>
      </w:r>
      <w:proofErr w:type="spellStart"/>
      <w:r w:rsidRPr="002127C2">
        <w:t>y.shape</w:t>
      </w:r>
      <w:proofErr w:type="spellEnd"/>
      <w:r w:rsidRPr="002127C2">
        <w:t xml:space="preserve">(61,)), </w:t>
      </w:r>
    </w:p>
    <w:p w14:paraId="61CE261A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0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3C98AF61" w14:textId="77777777" w:rsidR="002127C2" w:rsidRPr="002127C2" w:rsidRDefault="002127C2" w:rsidP="002127C2">
      <w:pPr>
        <w:pStyle w:val="TXT1"/>
      </w:pPr>
    </w:p>
    <w:p w14:paraId="488CE059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12.2022, </w:t>
      </w:r>
      <w:proofErr w:type="spellStart"/>
      <w:r w:rsidRPr="002127C2">
        <w:t>X.shape</w:t>
      </w:r>
      <w:proofErr w:type="spellEnd"/>
      <w:r w:rsidRPr="002127C2">
        <w:t xml:space="preserve">(3817, 14), </w:t>
      </w:r>
      <w:proofErr w:type="spellStart"/>
      <w:r w:rsidRPr="002127C2">
        <w:t>y.shape</w:t>
      </w:r>
      <w:proofErr w:type="spellEnd"/>
      <w:r w:rsidRPr="002127C2">
        <w:t xml:space="preserve">(3817,)), Test(10.01.2023-31.03.2023, </w:t>
      </w:r>
      <w:proofErr w:type="spellStart"/>
      <w:r w:rsidRPr="002127C2">
        <w:t>X.shape</w:t>
      </w:r>
      <w:proofErr w:type="spellEnd"/>
      <w:r w:rsidRPr="002127C2">
        <w:t xml:space="preserve">(52, 14), </w:t>
      </w:r>
      <w:proofErr w:type="spellStart"/>
      <w:r w:rsidRPr="002127C2">
        <w:t>y.shape</w:t>
      </w:r>
      <w:proofErr w:type="spellEnd"/>
      <w:r w:rsidRPr="002127C2">
        <w:t xml:space="preserve">(52,)), </w:t>
      </w:r>
    </w:p>
    <w:p w14:paraId="5F87947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81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6F569248" w14:textId="77777777" w:rsidR="002127C2" w:rsidRPr="002127C2" w:rsidRDefault="002127C2" w:rsidP="002127C2">
      <w:pPr>
        <w:pStyle w:val="TXT1"/>
      </w:pPr>
    </w:p>
    <w:p w14:paraId="6736CF30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1.03.2023, </w:t>
      </w:r>
      <w:proofErr w:type="spellStart"/>
      <w:r w:rsidRPr="002127C2">
        <w:t>X.shape</w:t>
      </w:r>
      <w:proofErr w:type="spellEnd"/>
      <w:r w:rsidRPr="002127C2">
        <w:t xml:space="preserve">(3869, 14), </w:t>
      </w:r>
      <w:proofErr w:type="spellStart"/>
      <w:r w:rsidRPr="002127C2">
        <w:t>y.shape</w:t>
      </w:r>
      <w:proofErr w:type="spellEnd"/>
      <w:r w:rsidRPr="002127C2">
        <w:t xml:space="preserve">(3869,)), Test(03.04.2023-30.06.2023, </w:t>
      </w:r>
      <w:proofErr w:type="spellStart"/>
      <w:r w:rsidRPr="002127C2">
        <w:t>X.shape</w:t>
      </w:r>
      <w:proofErr w:type="spellEnd"/>
      <w:r w:rsidRPr="002127C2">
        <w:t xml:space="preserve">(59, 14), </w:t>
      </w:r>
      <w:proofErr w:type="spellStart"/>
      <w:r w:rsidRPr="002127C2">
        <w:t>y.shape</w:t>
      </w:r>
      <w:proofErr w:type="spellEnd"/>
      <w:r w:rsidRPr="002127C2">
        <w:t xml:space="preserve">(59,)), </w:t>
      </w:r>
    </w:p>
    <w:p w14:paraId="3CB7482B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0.66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5E586A64" w14:textId="77777777" w:rsidR="002127C2" w:rsidRPr="002127C2" w:rsidRDefault="002127C2" w:rsidP="002127C2">
      <w:pPr>
        <w:pStyle w:val="TXT1"/>
      </w:pPr>
    </w:p>
    <w:p w14:paraId="00F67731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30.06.2023, </w:t>
      </w:r>
      <w:proofErr w:type="spellStart"/>
      <w:r w:rsidRPr="002127C2">
        <w:t>X.shape</w:t>
      </w:r>
      <w:proofErr w:type="spellEnd"/>
      <w:r w:rsidRPr="002127C2">
        <w:t xml:space="preserve">(3928, 14), </w:t>
      </w:r>
      <w:proofErr w:type="spellStart"/>
      <w:r w:rsidRPr="002127C2">
        <w:t>y.shape</w:t>
      </w:r>
      <w:proofErr w:type="spellEnd"/>
      <w:r w:rsidRPr="002127C2">
        <w:t xml:space="preserve">(3928,)), Test(03.07.2023-29.09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0A4745C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6.14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6B4BC45E" w14:textId="77777777" w:rsidR="002127C2" w:rsidRPr="002127C2" w:rsidRDefault="002127C2" w:rsidP="002127C2">
      <w:pPr>
        <w:pStyle w:val="TXT1"/>
      </w:pPr>
    </w:p>
    <w:p w14:paraId="54B94BE3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09.2023, </w:t>
      </w:r>
      <w:proofErr w:type="spellStart"/>
      <w:r w:rsidRPr="002127C2">
        <w:t>X.shape</w:t>
      </w:r>
      <w:proofErr w:type="spellEnd"/>
      <w:r w:rsidRPr="002127C2">
        <w:t xml:space="preserve">(3991, 14), </w:t>
      </w:r>
      <w:proofErr w:type="spellStart"/>
      <w:r w:rsidRPr="002127C2">
        <w:t>y.shape</w:t>
      </w:r>
      <w:proofErr w:type="spellEnd"/>
      <w:r w:rsidRPr="002127C2">
        <w:t xml:space="preserve">(3991,)), Test(02.10.2023-29.12.2023, </w:t>
      </w:r>
      <w:proofErr w:type="spellStart"/>
      <w:r w:rsidRPr="002127C2">
        <w:t>X.shape</w:t>
      </w:r>
      <w:proofErr w:type="spellEnd"/>
      <w:r w:rsidRPr="002127C2">
        <w:t xml:space="preserve">(63, 14), </w:t>
      </w:r>
      <w:proofErr w:type="spellStart"/>
      <w:r w:rsidRPr="002127C2">
        <w:t>y.shape</w:t>
      </w:r>
      <w:proofErr w:type="spellEnd"/>
      <w:r w:rsidRPr="002127C2">
        <w:t xml:space="preserve">(63,)), </w:t>
      </w:r>
    </w:p>
    <w:p w14:paraId="63A11DC0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2.3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36FF4A3C" w14:textId="77777777" w:rsidR="002127C2" w:rsidRPr="002127C2" w:rsidRDefault="002127C2" w:rsidP="002127C2">
      <w:pPr>
        <w:pStyle w:val="TXT1"/>
      </w:pPr>
    </w:p>
    <w:p w14:paraId="7ACFA07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9.12.2023, </w:t>
      </w:r>
      <w:proofErr w:type="spellStart"/>
      <w:r w:rsidRPr="002127C2">
        <w:t>X.shape</w:t>
      </w:r>
      <w:proofErr w:type="spellEnd"/>
      <w:r w:rsidRPr="002127C2">
        <w:t xml:space="preserve">(4054, 14), </w:t>
      </w:r>
      <w:proofErr w:type="spellStart"/>
      <w:r w:rsidRPr="002127C2">
        <w:t>y.shape</w:t>
      </w:r>
      <w:proofErr w:type="spellEnd"/>
      <w:r w:rsidRPr="002127C2">
        <w:t xml:space="preserve">(4054,)), Test(03.01.2024-28.03.2024, </w:t>
      </w:r>
      <w:proofErr w:type="spellStart"/>
      <w:r w:rsidRPr="002127C2">
        <w:t>X.shape</w:t>
      </w:r>
      <w:proofErr w:type="spellEnd"/>
      <w:r w:rsidRPr="002127C2">
        <w:t xml:space="preserve">(58, 14), </w:t>
      </w:r>
      <w:proofErr w:type="spellStart"/>
      <w:r w:rsidRPr="002127C2">
        <w:t>y.shape</w:t>
      </w:r>
      <w:proofErr w:type="spellEnd"/>
      <w:r w:rsidRPr="002127C2">
        <w:t xml:space="preserve">(58,)), </w:t>
      </w:r>
    </w:p>
    <w:p w14:paraId="0A4B9F58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52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122CA9BF" w14:textId="77777777" w:rsidR="002127C2" w:rsidRPr="002127C2" w:rsidRDefault="002127C2" w:rsidP="002127C2">
      <w:pPr>
        <w:pStyle w:val="TXT1"/>
      </w:pPr>
    </w:p>
    <w:p w14:paraId="5678AF65" w14:textId="77777777" w:rsidR="002127C2" w:rsidRPr="002127C2" w:rsidRDefault="002127C2" w:rsidP="002127C2">
      <w:pPr>
        <w:pStyle w:val="TXT1"/>
      </w:pPr>
      <w:proofErr w:type="gramStart"/>
      <w:r w:rsidRPr="002127C2">
        <w:t>Train(</w:t>
      </w:r>
      <w:proofErr w:type="gramEnd"/>
      <w:r w:rsidRPr="002127C2">
        <w:t xml:space="preserve">11.05.2006-28.03.2024, </w:t>
      </w:r>
      <w:proofErr w:type="spellStart"/>
      <w:r w:rsidRPr="002127C2">
        <w:t>X.shape</w:t>
      </w:r>
      <w:proofErr w:type="spellEnd"/>
      <w:r w:rsidRPr="002127C2">
        <w:t xml:space="preserve">(4112, 14), </w:t>
      </w:r>
      <w:proofErr w:type="spellStart"/>
      <w:r w:rsidRPr="002127C2">
        <w:t>y.shape</w:t>
      </w:r>
      <w:proofErr w:type="spellEnd"/>
      <w:r w:rsidRPr="002127C2">
        <w:t xml:space="preserve">(4112,)), Test(01.04.2024-28.06.2024, </w:t>
      </w:r>
      <w:proofErr w:type="spellStart"/>
      <w:r w:rsidRPr="002127C2">
        <w:t>X.shape</w:t>
      </w:r>
      <w:proofErr w:type="spellEnd"/>
      <w:r w:rsidRPr="002127C2">
        <w:t xml:space="preserve">(60, 14), </w:t>
      </w:r>
      <w:proofErr w:type="spellStart"/>
      <w:r w:rsidRPr="002127C2">
        <w:t>y.shape</w:t>
      </w:r>
      <w:proofErr w:type="spellEnd"/>
      <w:r w:rsidRPr="002127C2"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lastRenderedPageBreak/>
        <w:t>Wall time: 49min 56s</w:t>
      </w:r>
    </w:p>
    <w:p w14:paraId="2F1F8F6A" w14:textId="1F616495" w:rsidR="002127C2" w:rsidRDefault="002F7B08" w:rsidP="002F7B08">
      <w:pPr>
        <w:pStyle w:val="2"/>
      </w:pPr>
      <w:bookmarkStart w:id="54" w:name="_Toc172749705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54"/>
      <w:proofErr w:type="spellEnd"/>
    </w:p>
    <w:p w14:paraId="3F130C5E" w14:textId="41F2B41F" w:rsidR="002F7B08" w:rsidRPr="002F7B08" w:rsidRDefault="002F7B08" w:rsidP="002F7B08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93528AE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%%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862FFB0" w14:textId="6E465123" w:rsidR="002F7B08" w:rsidRPr="002F7B08" w:rsidRDefault="002F7B08" w:rsidP="002F7B08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E346C4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3C2B5BC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3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666CB5BC" w14:textId="77777777" w:rsidR="002F7B08" w:rsidRPr="002F7B08" w:rsidRDefault="002F7B08" w:rsidP="002F7B08">
      <w:pPr>
        <w:pStyle w:val="TXT1"/>
      </w:pPr>
    </w:p>
    <w:p w14:paraId="7384E255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4BEBCC7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4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00EE4BE" w14:textId="77777777" w:rsidR="002F7B08" w:rsidRPr="002F7B08" w:rsidRDefault="002F7B08" w:rsidP="002F7B08">
      <w:pPr>
        <w:pStyle w:val="TXT1"/>
      </w:pPr>
    </w:p>
    <w:p w14:paraId="466A10C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6E11C41B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9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A9D33A6" w14:textId="77777777" w:rsidR="002F7B08" w:rsidRPr="002F7B08" w:rsidRDefault="002F7B08" w:rsidP="002F7B08">
      <w:pPr>
        <w:pStyle w:val="TXT1"/>
      </w:pPr>
    </w:p>
    <w:p w14:paraId="3BD33A4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316E860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7817F5FB" w14:textId="77777777" w:rsidR="002F7B08" w:rsidRPr="002F7B08" w:rsidRDefault="002F7B08" w:rsidP="002F7B08">
      <w:pPr>
        <w:pStyle w:val="TXT1"/>
      </w:pPr>
    </w:p>
    <w:p w14:paraId="4A4496A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454FAF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0B2C64DF" w14:textId="77777777" w:rsidR="002F7B08" w:rsidRPr="002F7B08" w:rsidRDefault="002F7B08" w:rsidP="002F7B08">
      <w:pPr>
        <w:pStyle w:val="TXT1"/>
      </w:pPr>
    </w:p>
    <w:p w14:paraId="412666A6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93CCB8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0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2C585F4C" w14:textId="77777777" w:rsidR="002F7B08" w:rsidRPr="002F7B08" w:rsidRDefault="002F7B08" w:rsidP="002F7B08">
      <w:pPr>
        <w:pStyle w:val="TXT1"/>
      </w:pPr>
    </w:p>
    <w:p w14:paraId="554CA01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7A6055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3726DD67" w14:textId="77777777" w:rsidR="002F7B08" w:rsidRPr="002F7B08" w:rsidRDefault="002F7B08" w:rsidP="002F7B08">
      <w:pPr>
        <w:pStyle w:val="TXT1"/>
      </w:pPr>
    </w:p>
    <w:p w14:paraId="69087E5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05E3220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5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759E15C6" w14:textId="77777777" w:rsidR="002F7B08" w:rsidRPr="002F7B08" w:rsidRDefault="002F7B08" w:rsidP="002F7B08">
      <w:pPr>
        <w:pStyle w:val="TXT1"/>
      </w:pPr>
    </w:p>
    <w:p w14:paraId="4CB650F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094C7C9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56540EBC" w14:textId="77777777" w:rsidR="002F7B08" w:rsidRPr="002F7B08" w:rsidRDefault="002F7B08" w:rsidP="002F7B08">
      <w:pPr>
        <w:pStyle w:val="TXT1"/>
      </w:pPr>
    </w:p>
    <w:p w14:paraId="71C61B6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58157DA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0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hf_rub</w:t>
      </w:r>
      <w:proofErr w:type="spellEnd"/>
    </w:p>
    <w:p w14:paraId="4B835873" w14:textId="77777777" w:rsidR="002F7B08" w:rsidRPr="002F7B08" w:rsidRDefault="002F7B08" w:rsidP="002F7B08">
      <w:pPr>
        <w:pStyle w:val="TXT1"/>
      </w:pPr>
    </w:p>
    <w:p w14:paraId="08E4FE4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53FAF29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1.9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5D391857" w14:textId="77777777" w:rsidR="002F7B08" w:rsidRPr="002F7B08" w:rsidRDefault="002F7B08" w:rsidP="002F7B08">
      <w:pPr>
        <w:pStyle w:val="TXT1"/>
      </w:pPr>
    </w:p>
    <w:p w14:paraId="7267B61E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0FC2880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34EA049C" w14:textId="77777777" w:rsidR="002F7B08" w:rsidRPr="002F7B08" w:rsidRDefault="002F7B08" w:rsidP="002F7B08">
      <w:pPr>
        <w:pStyle w:val="TXT1"/>
      </w:pPr>
    </w:p>
    <w:p w14:paraId="10BF9CC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21ED67E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6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2BB840A5" w14:textId="77777777" w:rsidR="002F7B08" w:rsidRPr="002F7B08" w:rsidRDefault="002F7B08" w:rsidP="002F7B08">
      <w:pPr>
        <w:pStyle w:val="TXT1"/>
      </w:pPr>
    </w:p>
    <w:p w14:paraId="5694BC1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23011A3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9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7C56C774" w14:textId="77777777" w:rsidR="002F7B08" w:rsidRPr="002F7B08" w:rsidRDefault="002F7B08" w:rsidP="002F7B08">
      <w:pPr>
        <w:pStyle w:val="TXT1"/>
      </w:pPr>
    </w:p>
    <w:p w14:paraId="282E9E6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F80D46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1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2C604EBA" w14:textId="77777777" w:rsidR="002F7B08" w:rsidRPr="002F7B08" w:rsidRDefault="002F7B08" w:rsidP="002F7B08">
      <w:pPr>
        <w:pStyle w:val="TXT1"/>
      </w:pPr>
    </w:p>
    <w:p w14:paraId="05B905F9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2626D11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5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3A310D18" w14:textId="77777777" w:rsidR="002F7B08" w:rsidRPr="002F7B08" w:rsidRDefault="002F7B08" w:rsidP="002F7B08">
      <w:pPr>
        <w:pStyle w:val="TXT1"/>
      </w:pPr>
    </w:p>
    <w:p w14:paraId="06D0171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81321E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8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11096701" w14:textId="77777777" w:rsidR="002F7B08" w:rsidRPr="002F7B08" w:rsidRDefault="002F7B08" w:rsidP="002F7B08">
      <w:pPr>
        <w:pStyle w:val="TXT1"/>
      </w:pPr>
    </w:p>
    <w:p w14:paraId="30C1460A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01A8BBB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3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4135F2EF" w14:textId="77777777" w:rsidR="002F7B08" w:rsidRPr="002F7B08" w:rsidRDefault="002F7B08" w:rsidP="002F7B08">
      <w:pPr>
        <w:pStyle w:val="TXT1"/>
      </w:pPr>
    </w:p>
    <w:p w14:paraId="4DB58F0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93D849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2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58148EC3" w14:textId="77777777" w:rsidR="002F7B08" w:rsidRPr="002F7B08" w:rsidRDefault="002F7B08" w:rsidP="002F7B08">
      <w:pPr>
        <w:pStyle w:val="TXT1"/>
      </w:pPr>
    </w:p>
    <w:p w14:paraId="27B5BCF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021FE9D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cny_rub</w:t>
      </w:r>
      <w:proofErr w:type="spellEnd"/>
    </w:p>
    <w:p w14:paraId="1D5A8BDD" w14:textId="77777777" w:rsidR="002F7B08" w:rsidRPr="002F7B08" w:rsidRDefault="002F7B08" w:rsidP="002F7B08">
      <w:pPr>
        <w:pStyle w:val="TXT1"/>
      </w:pPr>
    </w:p>
    <w:p w14:paraId="35B45DF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63851AC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3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4603209" w14:textId="77777777" w:rsidR="002F7B08" w:rsidRPr="002F7B08" w:rsidRDefault="002F7B08" w:rsidP="002F7B08">
      <w:pPr>
        <w:pStyle w:val="TXT1"/>
      </w:pPr>
    </w:p>
    <w:p w14:paraId="796C478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4A00F2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0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21543380" w14:textId="77777777" w:rsidR="002F7B08" w:rsidRPr="002F7B08" w:rsidRDefault="002F7B08" w:rsidP="002F7B08">
      <w:pPr>
        <w:pStyle w:val="TXT1"/>
      </w:pPr>
    </w:p>
    <w:p w14:paraId="3648727E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145D201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6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3A41347" w14:textId="77777777" w:rsidR="002F7B08" w:rsidRPr="002F7B08" w:rsidRDefault="002F7B08" w:rsidP="002F7B08">
      <w:pPr>
        <w:pStyle w:val="TXT1"/>
      </w:pPr>
    </w:p>
    <w:p w14:paraId="5884623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9B970A9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6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A23ED92" w14:textId="77777777" w:rsidR="002F7B08" w:rsidRPr="002F7B08" w:rsidRDefault="002F7B08" w:rsidP="002F7B08">
      <w:pPr>
        <w:pStyle w:val="TXT1"/>
      </w:pPr>
    </w:p>
    <w:p w14:paraId="1F5DBC4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A0CB92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527B9FB" w14:textId="77777777" w:rsidR="002F7B08" w:rsidRPr="002F7B08" w:rsidRDefault="002F7B08" w:rsidP="002F7B08">
      <w:pPr>
        <w:pStyle w:val="TXT1"/>
      </w:pPr>
    </w:p>
    <w:p w14:paraId="6016771F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8E4CF2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CEC04C6" w14:textId="77777777" w:rsidR="002F7B08" w:rsidRPr="002F7B08" w:rsidRDefault="002F7B08" w:rsidP="002F7B08">
      <w:pPr>
        <w:pStyle w:val="TXT1"/>
      </w:pPr>
    </w:p>
    <w:p w14:paraId="6580189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E3B3715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5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40BD1A9D" w14:textId="77777777" w:rsidR="002F7B08" w:rsidRPr="002F7B08" w:rsidRDefault="002F7B08" w:rsidP="002F7B08">
      <w:pPr>
        <w:pStyle w:val="TXT1"/>
      </w:pPr>
    </w:p>
    <w:p w14:paraId="31B2C7C9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32A7403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6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555646EE" w14:textId="77777777" w:rsidR="002F7B08" w:rsidRPr="002F7B08" w:rsidRDefault="002F7B08" w:rsidP="002F7B08">
      <w:pPr>
        <w:pStyle w:val="TXT1"/>
      </w:pPr>
    </w:p>
    <w:p w14:paraId="69EBFBF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D2E14F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0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0BE7003B" w14:textId="77777777" w:rsidR="002F7B08" w:rsidRPr="002F7B08" w:rsidRDefault="002F7B08" w:rsidP="002F7B08">
      <w:pPr>
        <w:pStyle w:val="TXT1"/>
      </w:pPr>
    </w:p>
    <w:p w14:paraId="3800894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079EA12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4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eur_rub</w:t>
      </w:r>
      <w:proofErr w:type="spellEnd"/>
    </w:p>
    <w:p w14:paraId="6B998938" w14:textId="77777777" w:rsidR="002F7B08" w:rsidRPr="002F7B08" w:rsidRDefault="002F7B08" w:rsidP="002F7B08">
      <w:pPr>
        <w:pStyle w:val="TXT1"/>
      </w:pPr>
    </w:p>
    <w:p w14:paraId="7C3215B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2876F3F4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3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7679AA95" w14:textId="77777777" w:rsidR="002F7B08" w:rsidRPr="002F7B08" w:rsidRDefault="002F7B08" w:rsidP="002F7B08">
      <w:pPr>
        <w:pStyle w:val="TXT1"/>
      </w:pPr>
    </w:p>
    <w:p w14:paraId="3492194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63DFA7A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62FB818" w14:textId="77777777" w:rsidR="002F7B08" w:rsidRPr="002F7B08" w:rsidRDefault="002F7B08" w:rsidP="002F7B08">
      <w:pPr>
        <w:pStyle w:val="TXT1"/>
      </w:pPr>
    </w:p>
    <w:p w14:paraId="3FB61EF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48CE2C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289CEDC9" w14:textId="77777777" w:rsidR="002F7B08" w:rsidRPr="002F7B08" w:rsidRDefault="002F7B08" w:rsidP="002F7B08">
      <w:pPr>
        <w:pStyle w:val="TXT1"/>
      </w:pPr>
    </w:p>
    <w:p w14:paraId="275B126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BDD15B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5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B95E3D8" w14:textId="77777777" w:rsidR="002F7B08" w:rsidRPr="002F7B08" w:rsidRDefault="002F7B08" w:rsidP="002F7B08">
      <w:pPr>
        <w:pStyle w:val="TXT1"/>
      </w:pPr>
    </w:p>
    <w:p w14:paraId="6052A65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DC34A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4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281CE206" w14:textId="77777777" w:rsidR="002F7B08" w:rsidRPr="002F7B08" w:rsidRDefault="002F7B08" w:rsidP="002F7B08">
      <w:pPr>
        <w:pStyle w:val="TXT1"/>
      </w:pPr>
    </w:p>
    <w:p w14:paraId="7717C7C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65942E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8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0968E872" w14:textId="77777777" w:rsidR="002F7B08" w:rsidRPr="002F7B08" w:rsidRDefault="002F7B08" w:rsidP="002F7B08">
      <w:pPr>
        <w:pStyle w:val="TXT1"/>
      </w:pPr>
    </w:p>
    <w:p w14:paraId="18AA244D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23F4B0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0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612D4592" w14:textId="77777777" w:rsidR="002F7B08" w:rsidRPr="002F7B08" w:rsidRDefault="002F7B08" w:rsidP="002F7B08">
      <w:pPr>
        <w:pStyle w:val="TXT1"/>
      </w:pPr>
    </w:p>
    <w:p w14:paraId="20D2D49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5331B96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6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35A2B8DA" w14:textId="77777777" w:rsidR="002F7B08" w:rsidRPr="002F7B08" w:rsidRDefault="002F7B08" w:rsidP="002F7B08">
      <w:pPr>
        <w:pStyle w:val="TXT1"/>
      </w:pPr>
    </w:p>
    <w:p w14:paraId="3E9A56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1F5DF31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0804175" w14:textId="77777777" w:rsidR="002F7B08" w:rsidRPr="002F7B08" w:rsidRDefault="002F7B08" w:rsidP="002F7B08">
      <w:pPr>
        <w:pStyle w:val="TXT1"/>
      </w:pPr>
    </w:p>
    <w:p w14:paraId="235BD323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14BFB0F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17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gbp_rub</w:t>
      </w:r>
      <w:proofErr w:type="spellEnd"/>
    </w:p>
    <w:p w14:paraId="18F3F57B" w14:textId="77777777" w:rsidR="002F7B08" w:rsidRPr="002F7B08" w:rsidRDefault="002F7B08" w:rsidP="002F7B08">
      <w:pPr>
        <w:pStyle w:val="TXT1"/>
      </w:pPr>
    </w:p>
    <w:p w14:paraId="621D20A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127BD1D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5.8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32DC6AD" w14:textId="77777777" w:rsidR="002F7B08" w:rsidRPr="002F7B08" w:rsidRDefault="002F7B08" w:rsidP="002F7B08">
      <w:pPr>
        <w:pStyle w:val="TXT1"/>
      </w:pPr>
    </w:p>
    <w:p w14:paraId="7E2B9CB5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6A27BEF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3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11D6FE34" w14:textId="77777777" w:rsidR="002F7B08" w:rsidRPr="002F7B08" w:rsidRDefault="002F7B08" w:rsidP="002F7B08">
      <w:pPr>
        <w:pStyle w:val="TXT1"/>
      </w:pPr>
    </w:p>
    <w:p w14:paraId="7FE2C1E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393540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3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AE87A5C" w14:textId="77777777" w:rsidR="002F7B08" w:rsidRPr="002F7B08" w:rsidRDefault="002F7B08" w:rsidP="002F7B08">
      <w:pPr>
        <w:pStyle w:val="TXT1"/>
      </w:pPr>
    </w:p>
    <w:p w14:paraId="53AB0A9D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63C3182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65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E827851" w14:textId="77777777" w:rsidR="002F7B08" w:rsidRPr="002F7B08" w:rsidRDefault="002F7B08" w:rsidP="002F7B08">
      <w:pPr>
        <w:pStyle w:val="TXT1"/>
      </w:pPr>
    </w:p>
    <w:p w14:paraId="7E4EA7B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2A844390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5.3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2F20B45E" w14:textId="77777777" w:rsidR="002F7B08" w:rsidRPr="002F7B08" w:rsidRDefault="002F7B08" w:rsidP="002F7B08">
      <w:pPr>
        <w:pStyle w:val="TXT1"/>
      </w:pPr>
    </w:p>
    <w:p w14:paraId="14B457D0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5997BFC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16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C365FF1" w14:textId="77777777" w:rsidR="002F7B08" w:rsidRPr="002F7B08" w:rsidRDefault="002F7B08" w:rsidP="002F7B08">
      <w:pPr>
        <w:pStyle w:val="TXT1"/>
      </w:pPr>
    </w:p>
    <w:p w14:paraId="5D0B81E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1D829312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8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550D675" w14:textId="77777777" w:rsidR="002F7B08" w:rsidRPr="002F7B08" w:rsidRDefault="002F7B08" w:rsidP="002F7B08">
      <w:pPr>
        <w:pStyle w:val="TXT1"/>
      </w:pPr>
    </w:p>
    <w:p w14:paraId="794013D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2A45973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1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4AC7D64D" w14:textId="77777777" w:rsidR="002F7B08" w:rsidRPr="002F7B08" w:rsidRDefault="002F7B08" w:rsidP="002F7B08">
      <w:pPr>
        <w:pStyle w:val="TXT1"/>
      </w:pPr>
    </w:p>
    <w:p w14:paraId="6F752B53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D0C09CE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7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51E13160" w14:textId="77777777" w:rsidR="002F7B08" w:rsidRPr="002F7B08" w:rsidRDefault="002F7B08" w:rsidP="002F7B08">
      <w:pPr>
        <w:pStyle w:val="TXT1"/>
      </w:pPr>
    </w:p>
    <w:p w14:paraId="47300E5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19A3BB2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41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jpy_rub</w:t>
      </w:r>
      <w:proofErr w:type="spellEnd"/>
    </w:p>
    <w:p w14:paraId="394EEDC7" w14:textId="77777777" w:rsidR="002F7B08" w:rsidRPr="002F7B08" w:rsidRDefault="002F7B08" w:rsidP="002F7B08">
      <w:pPr>
        <w:pStyle w:val="TXT1"/>
      </w:pPr>
    </w:p>
    <w:p w14:paraId="2404D0BF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12.2022, </w:t>
      </w:r>
      <w:proofErr w:type="spellStart"/>
      <w:r w:rsidRPr="002F7B08">
        <w:t>X.shape</w:t>
      </w:r>
      <w:proofErr w:type="spellEnd"/>
      <w:r w:rsidRPr="002F7B08">
        <w:t xml:space="preserve">(3817, 14), </w:t>
      </w:r>
      <w:proofErr w:type="spellStart"/>
      <w:r w:rsidRPr="002F7B08">
        <w:t>y.shape</w:t>
      </w:r>
      <w:proofErr w:type="spellEnd"/>
      <w:r w:rsidRPr="002F7B08">
        <w:t xml:space="preserve">(3817,)), Test(10.01.2023-31.01.2023, </w:t>
      </w:r>
      <w:proofErr w:type="spellStart"/>
      <w:r w:rsidRPr="002F7B08">
        <w:t>X.shape</w:t>
      </w:r>
      <w:proofErr w:type="spellEnd"/>
      <w:r w:rsidRPr="002F7B08">
        <w:t xml:space="preserve">(15, 14), </w:t>
      </w:r>
      <w:proofErr w:type="spellStart"/>
      <w:r w:rsidRPr="002F7B08">
        <w:t>y.shape</w:t>
      </w:r>
      <w:proofErr w:type="spellEnd"/>
      <w:r w:rsidRPr="002F7B08">
        <w:t xml:space="preserve">(15,)), </w:t>
      </w:r>
    </w:p>
    <w:p w14:paraId="67C906F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7.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261D8BA0" w14:textId="77777777" w:rsidR="002F7B08" w:rsidRPr="002F7B08" w:rsidRDefault="002F7B08" w:rsidP="002F7B08">
      <w:pPr>
        <w:pStyle w:val="TXT1"/>
      </w:pPr>
    </w:p>
    <w:p w14:paraId="568234B1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1.2023, </w:t>
      </w:r>
      <w:proofErr w:type="spellStart"/>
      <w:r w:rsidRPr="002F7B08">
        <w:t>X.shape</w:t>
      </w:r>
      <w:proofErr w:type="spellEnd"/>
      <w:r w:rsidRPr="002F7B08">
        <w:t xml:space="preserve">(3832, 14), </w:t>
      </w:r>
      <w:proofErr w:type="spellStart"/>
      <w:r w:rsidRPr="002F7B08">
        <w:t>y.shape</w:t>
      </w:r>
      <w:proofErr w:type="spellEnd"/>
      <w:r w:rsidRPr="002F7B08">
        <w:t xml:space="preserve">(3832,)), Test(01.02.2023-28.02.2023, </w:t>
      </w:r>
      <w:proofErr w:type="spellStart"/>
      <w:r w:rsidRPr="002F7B08">
        <w:t>X.shape</w:t>
      </w:r>
      <w:proofErr w:type="spellEnd"/>
      <w:r w:rsidRPr="002F7B08">
        <w:t xml:space="preserve">(16, 14), </w:t>
      </w:r>
      <w:proofErr w:type="spellStart"/>
      <w:r w:rsidRPr="002F7B08">
        <w:t>y.shape</w:t>
      </w:r>
      <w:proofErr w:type="spellEnd"/>
      <w:r w:rsidRPr="002F7B08">
        <w:t xml:space="preserve">(16,)), </w:t>
      </w:r>
    </w:p>
    <w:p w14:paraId="5C2C53A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8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2B91EFFB" w14:textId="77777777" w:rsidR="002F7B08" w:rsidRPr="002F7B08" w:rsidRDefault="002F7B08" w:rsidP="002F7B08">
      <w:pPr>
        <w:pStyle w:val="TXT1"/>
      </w:pPr>
    </w:p>
    <w:p w14:paraId="18B04082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2.2023, </w:t>
      </w:r>
      <w:proofErr w:type="spellStart"/>
      <w:r w:rsidRPr="002F7B08">
        <w:t>X.shape</w:t>
      </w:r>
      <w:proofErr w:type="spellEnd"/>
      <w:r w:rsidRPr="002F7B08">
        <w:t xml:space="preserve">(3848, 14), </w:t>
      </w:r>
      <w:proofErr w:type="spellStart"/>
      <w:r w:rsidRPr="002F7B08">
        <w:t>y.shape</w:t>
      </w:r>
      <w:proofErr w:type="spellEnd"/>
      <w:r w:rsidRPr="002F7B08">
        <w:t xml:space="preserve">(3848,)), Test(01.03.2023-31.03.2023, </w:t>
      </w:r>
      <w:proofErr w:type="spellStart"/>
      <w:r w:rsidRPr="002F7B08">
        <w:t>X.shape</w:t>
      </w:r>
      <w:proofErr w:type="spellEnd"/>
      <w:r w:rsidRPr="002F7B08">
        <w:t xml:space="preserve">(21, 14), </w:t>
      </w:r>
      <w:proofErr w:type="spellStart"/>
      <w:r w:rsidRPr="002F7B08">
        <w:t>y.shape</w:t>
      </w:r>
      <w:proofErr w:type="spellEnd"/>
      <w:r w:rsidRPr="002F7B08">
        <w:t xml:space="preserve">(21,)), </w:t>
      </w:r>
    </w:p>
    <w:p w14:paraId="3CA78A4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2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270917A" w14:textId="77777777" w:rsidR="002F7B08" w:rsidRPr="002F7B08" w:rsidRDefault="002F7B08" w:rsidP="002F7B08">
      <w:pPr>
        <w:pStyle w:val="TXT1"/>
      </w:pPr>
    </w:p>
    <w:p w14:paraId="338993F8" w14:textId="77777777" w:rsidR="002F7B08" w:rsidRPr="002F7B08" w:rsidRDefault="002F7B08" w:rsidP="002F7B08">
      <w:pPr>
        <w:pStyle w:val="TXT1"/>
      </w:pPr>
      <w:proofErr w:type="gramStart"/>
      <w:r w:rsidRPr="002F7B08">
        <w:lastRenderedPageBreak/>
        <w:t>Train(</w:t>
      </w:r>
      <w:proofErr w:type="gramEnd"/>
      <w:r w:rsidRPr="002F7B08">
        <w:t xml:space="preserve">11.05.2006-31.03.2023, </w:t>
      </w:r>
      <w:proofErr w:type="spellStart"/>
      <w:r w:rsidRPr="002F7B08">
        <w:t>X.shape</w:t>
      </w:r>
      <w:proofErr w:type="spellEnd"/>
      <w:r w:rsidRPr="002F7B08">
        <w:t xml:space="preserve">(3869, 14), </w:t>
      </w:r>
      <w:proofErr w:type="spellStart"/>
      <w:r w:rsidRPr="002F7B08">
        <w:t>y.shape</w:t>
      </w:r>
      <w:proofErr w:type="spellEnd"/>
      <w:r w:rsidRPr="002F7B08">
        <w:t xml:space="preserve">(3869,)), Test(03.04.2023-28.04.2023, </w:t>
      </w:r>
      <w:proofErr w:type="spellStart"/>
      <w:r w:rsidRPr="002F7B08">
        <w:t>X.shape</w:t>
      </w:r>
      <w:proofErr w:type="spellEnd"/>
      <w:r w:rsidRPr="002F7B08">
        <w:t xml:space="preserve">(19, 14), </w:t>
      </w:r>
      <w:proofErr w:type="spellStart"/>
      <w:r w:rsidRPr="002F7B08">
        <w:t>y.shape</w:t>
      </w:r>
      <w:proofErr w:type="spellEnd"/>
      <w:r w:rsidRPr="002F7B08">
        <w:t xml:space="preserve">(19,)), </w:t>
      </w:r>
    </w:p>
    <w:p w14:paraId="3FFE4FBD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2.29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1A45CA72" w14:textId="77777777" w:rsidR="002F7B08" w:rsidRPr="002F7B08" w:rsidRDefault="002F7B08" w:rsidP="002F7B08">
      <w:pPr>
        <w:pStyle w:val="TXT1"/>
      </w:pPr>
    </w:p>
    <w:p w14:paraId="027447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8.04.2023, </w:t>
      </w:r>
      <w:proofErr w:type="spellStart"/>
      <w:r w:rsidRPr="002F7B08">
        <w:t>X.shape</w:t>
      </w:r>
      <w:proofErr w:type="spellEnd"/>
      <w:r w:rsidRPr="002F7B08">
        <w:t xml:space="preserve">(3888, 14), </w:t>
      </w:r>
      <w:proofErr w:type="spellStart"/>
      <w:r w:rsidRPr="002F7B08">
        <w:t>y.shape</w:t>
      </w:r>
      <w:proofErr w:type="spellEnd"/>
      <w:r w:rsidRPr="002F7B08">
        <w:t xml:space="preserve">(3888,)), Test(02.05.2023-31.05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41E84D19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73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7E29021" w14:textId="77777777" w:rsidR="002F7B08" w:rsidRPr="002F7B08" w:rsidRDefault="002F7B08" w:rsidP="002F7B08">
      <w:pPr>
        <w:pStyle w:val="TXT1"/>
      </w:pPr>
    </w:p>
    <w:p w14:paraId="19BFF684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5.2023, </w:t>
      </w:r>
      <w:proofErr w:type="spellStart"/>
      <w:r w:rsidRPr="002F7B08">
        <w:t>X.shape</w:t>
      </w:r>
      <w:proofErr w:type="spellEnd"/>
      <w:r w:rsidRPr="002F7B08">
        <w:t xml:space="preserve">(3908, 14), </w:t>
      </w:r>
      <w:proofErr w:type="spellStart"/>
      <w:r w:rsidRPr="002F7B08">
        <w:t>y.shape</w:t>
      </w:r>
      <w:proofErr w:type="spellEnd"/>
      <w:r w:rsidRPr="002F7B08">
        <w:t xml:space="preserve">(3908,)), Test(01.06.2023-30.06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7460E617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3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4467ECC7" w14:textId="77777777" w:rsidR="002F7B08" w:rsidRPr="002F7B08" w:rsidRDefault="002F7B08" w:rsidP="002F7B08">
      <w:pPr>
        <w:pStyle w:val="TXT1"/>
      </w:pPr>
    </w:p>
    <w:p w14:paraId="61F361D6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0.06.2023, </w:t>
      </w:r>
      <w:proofErr w:type="spellStart"/>
      <w:r w:rsidRPr="002F7B08">
        <w:t>X.shape</w:t>
      </w:r>
      <w:proofErr w:type="spellEnd"/>
      <w:r w:rsidRPr="002F7B08">
        <w:t xml:space="preserve">(3928, 14), </w:t>
      </w:r>
      <w:proofErr w:type="spellStart"/>
      <w:r w:rsidRPr="002F7B08">
        <w:t>y.shape</w:t>
      </w:r>
      <w:proofErr w:type="spellEnd"/>
      <w:r w:rsidRPr="002F7B08">
        <w:t xml:space="preserve">(3928,)), Test(03.07.2023-31.07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50FD3CE3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3.42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1E15AAC1" w14:textId="77777777" w:rsidR="002F7B08" w:rsidRPr="002F7B08" w:rsidRDefault="002F7B08" w:rsidP="002F7B08">
      <w:pPr>
        <w:pStyle w:val="TXT1"/>
      </w:pPr>
    </w:p>
    <w:p w14:paraId="4044833B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7.2023, </w:t>
      </w:r>
      <w:proofErr w:type="spellStart"/>
      <w:r w:rsidRPr="002F7B08">
        <w:t>X.shape</w:t>
      </w:r>
      <w:proofErr w:type="spellEnd"/>
      <w:r w:rsidRPr="002F7B08">
        <w:t xml:space="preserve">(3948, 14), </w:t>
      </w:r>
      <w:proofErr w:type="spellStart"/>
      <w:r w:rsidRPr="002F7B08">
        <w:t>y.shape</w:t>
      </w:r>
      <w:proofErr w:type="spellEnd"/>
      <w:r w:rsidRPr="002F7B08">
        <w:t xml:space="preserve">(3948,)), Test(01.08.2023-31.08.2023, </w:t>
      </w:r>
      <w:proofErr w:type="spellStart"/>
      <w:r w:rsidRPr="002F7B08">
        <w:t>X.shape</w:t>
      </w:r>
      <w:proofErr w:type="spellEnd"/>
      <w:r w:rsidRPr="002F7B08">
        <w:t xml:space="preserve">(23, 14), </w:t>
      </w:r>
      <w:proofErr w:type="spellStart"/>
      <w:r w:rsidRPr="002F7B08">
        <w:t>y.shape</w:t>
      </w:r>
      <w:proofErr w:type="spellEnd"/>
      <w:r w:rsidRPr="002F7B08">
        <w:t xml:space="preserve">(23,)), </w:t>
      </w:r>
    </w:p>
    <w:p w14:paraId="1F6B5576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4.0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73BA6056" w14:textId="77777777" w:rsidR="002F7B08" w:rsidRPr="002F7B08" w:rsidRDefault="002F7B08" w:rsidP="002F7B08">
      <w:pPr>
        <w:pStyle w:val="TXT1"/>
      </w:pPr>
    </w:p>
    <w:p w14:paraId="500EC697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31.08.2023, </w:t>
      </w:r>
      <w:proofErr w:type="spellStart"/>
      <w:r w:rsidRPr="002F7B08">
        <w:t>X.shape</w:t>
      </w:r>
      <w:proofErr w:type="spellEnd"/>
      <w:r w:rsidRPr="002F7B08">
        <w:t xml:space="preserve">(3971, 14), </w:t>
      </w:r>
      <w:proofErr w:type="spellStart"/>
      <w:r w:rsidRPr="002F7B08">
        <w:t>y.shape</w:t>
      </w:r>
      <w:proofErr w:type="spellEnd"/>
      <w:r w:rsidRPr="002F7B08">
        <w:t xml:space="preserve">(3971,)), Test(01.09.2023-29.09.2023, </w:t>
      </w:r>
      <w:proofErr w:type="spellStart"/>
      <w:r w:rsidRPr="002F7B08">
        <w:t>X.shape</w:t>
      </w:r>
      <w:proofErr w:type="spellEnd"/>
      <w:r w:rsidRPr="002F7B08">
        <w:t xml:space="preserve">(20, 14), </w:t>
      </w:r>
      <w:proofErr w:type="spellStart"/>
      <w:r w:rsidRPr="002F7B08">
        <w:t>y.shape</w:t>
      </w:r>
      <w:proofErr w:type="spellEnd"/>
      <w:r w:rsidRPr="002F7B08">
        <w:t xml:space="preserve">(20,)), </w:t>
      </w:r>
    </w:p>
    <w:p w14:paraId="61E578BA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0.24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3B556AA9" w14:textId="77777777" w:rsidR="002F7B08" w:rsidRPr="002F7B08" w:rsidRDefault="002F7B08" w:rsidP="002F7B08">
      <w:pPr>
        <w:pStyle w:val="TXT1"/>
      </w:pPr>
    </w:p>
    <w:p w14:paraId="56E9AF3C" w14:textId="77777777" w:rsidR="002F7B08" w:rsidRPr="002F7B08" w:rsidRDefault="002F7B08" w:rsidP="002F7B08">
      <w:pPr>
        <w:pStyle w:val="TXT1"/>
      </w:pPr>
      <w:proofErr w:type="gramStart"/>
      <w:r w:rsidRPr="002F7B08">
        <w:t>Train(</w:t>
      </w:r>
      <w:proofErr w:type="gramEnd"/>
      <w:r w:rsidRPr="002F7B08">
        <w:t xml:space="preserve">11.05.2006-29.09.2023, </w:t>
      </w:r>
      <w:proofErr w:type="spellStart"/>
      <w:r w:rsidRPr="002F7B08">
        <w:t>X.shape</w:t>
      </w:r>
      <w:proofErr w:type="spellEnd"/>
      <w:r w:rsidRPr="002F7B08">
        <w:t xml:space="preserve">(3991, 14), </w:t>
      </w:r>
      <w:proofErr w:type="spellStart"/>
      <w:r w:rsidRPr="002F7B08">
        <w:t>y.shape</w:t>
      </w:r>
      <w:proofErr w:type="spellEnd"/>
      <w:r w:rsidRPr="002F7B08">
        <w:t xml:space="preserve">(3991,)), Test(02.10.2023-31.10.2023, </w:t>
      </w:r>
      <w:proofErr w:type="spellStart"/>
      <w:r w:rsidRPr="002F7B08">
        <w:t>X.shape</w:t>
      </w:r>
      <w:proofErr w:type="spellEnd"/>
      <w:r w:rsidRPr="002F7B08">
        <w:t xml:space="preserve">(22, 14), </w:t>
      </w:r>
      <w:proofErr w:type="spellStart"/>
      <w:r w:rsidRPr="002F7B08">
        <w:t>y.shape</w:t>
      </w:r>
      <w:proofErr w:type="spellEnd"/>
      <w:r w:rsidRPr="002F7B08"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Default="0059667B" w:rsidP="0059667B">
      <w:pPr>
        <w:pStyle w:val="2"/>
      </w:pPr>
      <w:bookmarkStart w:id="55" w:name="_Toc172749706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55"/>
      <w:proofErr w:type="spellEnd"/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E15F46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%%time</w:t>
      </w:r>
    </w:p>
    <w:p w14:paraId="6F201F82" w14:textId="77777777" w:rsidR="00E15F46" w:rsidRPr="00E15F46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18"/>
          <w14:ligatures w14:val="none"/>
        </w:rPr>
        <w:t># Будем кросс-</w:t>
      </w:r>
      <w:proofErr w:type="spellStart"/>
      <w:r w:rsidRPr="00E15F46">
        <w:rPr>
          <w:rFonts w:eastAsia="Times New Roman" w:cs="Times New Roman"/>
          <w:color w:val="008000"/>
          <w:kern w:val="0"/>
          <w:szCs w:val="18"/>
          <w14:ligatures w14:val="none"/>
        </w:rPr>
        <w:t>валидировать</w:t>
      </w:r>
      <w:proofErr w:type="spellEnd"/>
      <w:r w:rsidRPr="00E15F46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10 раз по недели</w:t>
      </w:r>
    </w:p>
    <w:p w14:paraId="3E65B537" w14:textId="77777777" w:rsidR="00E15F46" w:rsidRPr="00E15F46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E579A7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1CE9B7B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6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7E2F9100" w14:textId="77777777" w:rsidR="0059667B" w:rsidRPr="0059667B" w:rsidRDefault="0059667B" w:rsidP="0059667B">
      <w:pPr>
        <w:pStyle w:val="TXT1"/>
      </w:pPr>
    </w:p>
    <w:p w14:paraId="01DAAC9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D1C76A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08017F74" w14:textId="77777777" w:rsidR="0059667B" w:rsidRPr="0059667B" w:rsidRDefault="0059667B" w:rsidP="0059667B">
      <w:pPr>
        <w:pStyle w:val="TXT1"/>
      </w:pPr>
    </w:p>
    <w:p w14:paraId="3C833CE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1C3AFB4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3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1B383AB3" w14:textId="77777777" w:rsidR="0059667B" w:rsidRPr="0059667B" w:rsidRDefault="0059667B" w:rsidP="0059667B">
      <w:pPr>
        <w:pStyle w:val="TXT1"/>
      </w:pPr>
    </w:p>
    <w:p w14:paraId="5730A23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FCD0DB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78944CF1" w14:textId="77777777" w:rsidR="0059667B" w:rsidRPr="0059667B" w:rsidRDefault="0059667B" w:rsidP="0059667B">
      <w:pPr>
        <w:pStyle w:val="TXT1"/>
      </w:pPr>
    </w:p>
    <w:p w14:paraId="6C58B88D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2ACF4EE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603D241A" w14:textId="77777777" w:rsidR="0059667B" w:rsidRPr="0059667B" w:rsidRDefault="0059667B" w:rsidP="0059667B">
      <w:pPr>
        <w:pStyle w:val="TXT1"/>
      </w:pPr>
    </w:p>
    <w:p w14:paraId="249EEAE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FA5E07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1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19A0A1C0" w14:textId="77777777" w:rsidR="0059667B" w:rsidRPr="0059667B" w:rsidRDefault="0059667B" w:rsidP="0059667B">
      <w:pPr>
        <w:pStyle w:val="TXT1"/>
      </w:pPr>
    </w:p>
    <w:p w14:paraId="426A13E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A8A2D8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22017F1E" w14:textId="77777777" w:rsidR="0059667B" w:rsidRPr="0059667B" w:rsidRDefault="0059667B" w:rsidP="0059667B">
      <w:pPr>
        <w:pStyle w:val="TXT1"/>
      </w:pPr>
    </w:p>
    <w:p w14:paraId="2E766B1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0FF7B00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2C29698B" w14:textId="77777777" w:rsidR="0059667B" w:rsidRPr="0059667B" w:rsidRDefault="0059667B" w:rsidP="0059667B">
      <w:pPr>
        <w:pStyle w:val="TXT1"/>
      </w:pPr>
    </w:p>
    <w:p w14:paraId="4BC2C14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097D9B16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32B349C0" w14:textId="77777777" w:rsidR="0059667B" w:rsidRPr="0059667B" w:rsidRDefault="0059667B" w:rsidP="0059667B">
      <w:pPr>
        <w:pStyle w:val="TXT1"/>
      </w:pPr>
    </w:p>
    <w:p w14:paraId="23210B6A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45BFB1FB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7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hf_rub</w:t>
      </w:r>
      <w:proofErr w:type="spellEnd"/>
    </w:p>
    <w:p w14:paraId="661BC72B" w14:textId="77777777" w:rsidR="0059667B" w:rsidRPr="0059667B" w:rsidRDefault="0059667B" w:rsidP="0059667B">
      <w:pPr>
        <w:pStyle w:val="TXT1"/>
      </w:pPr>
    </w:p>
    <w:p w14:paraId="52B4A66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76142FD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4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6953E83B" w14:textId="77777777" w:rsidR="0059667B" w:rsidRPr="0059667B" w:rsidRDefault="0059667B" w:rsidP="0059667B">
      <w:pPr>
        <w:pStyle w:val="TXT1"/>
      </w:pPr>
    </w:p>
    <w:p w14:paraId="5301173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BE5905E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60E06719" w14:textId="77777777" w:rsidR="0059667B" w:rsidRPr="0059667B" w:rsidRDefault="0059667B" w:rsidP="0059667B">
      <w:pPr>
        <w:pStyle w:val="TXT1"/>
      </w:pPr>
    </w:p>
    <w:p w14:paraId="1BE01B2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7F7E5E50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7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2DF51747" w14:textId="77777777" w:rsidR="0059667B" w:rsidRPr="0059667B" w:rsidRDefault="0059667B" w:rsidP="0059667B">
      <w:pPr>
        <w:pStyle w:val="TXT1"/>
      </w:pPr>
    </w:p>
    <w:p w14:paraId="2E8ACE2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1E1322A2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F245560" w14:textId="77777777" w:rsidR="0059667B" w:rsidRPr="0059667B" w:rsidRDefault="0059667B" w:rsidP="0059667B">
      <w:pPr>
        <w:pStyle w:val="TXT1"/>
      </w:pPr>
    </w:p>
    <w:p w14:paraId="0FEC2A6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222914B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72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332CE415" w14:textId="77777777" w:rsidR="0059667B" w:rsidRPr="0059667B" w:rsidRDefault="0059667B" w:rsidP="0059667B">
      <w:pPr>
        <w:pStyle w:val="TXT1"/>
      </w:pPr>
    </w:p>
    <w:p w14:paraId="5C36BA9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A11F34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5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236DA64" w14:textId="77777777" w:rsidR="0059667B" w:rsidRPr="0059667B" w:rsidRDefault="0059667B" w:rsidP="0059667B">
      <w:pPr>
        <w:pStyle w:val="TXT1"/>
      </w:pPr>
    </w:p>
    <w:p w14:paraId="1D6519A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4A94ED2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4E5B1629" w14:textId="77777777" w:rsidR="0059667B" w:rsidRPr="0059667B" w:rsidRDefault="0059667B" w:rsidP="0059667B">
      <w:pPr>
        <w:pStyle w:val="TXT1"/>
      </w:pPr>
    </w:p>
    <w:p w14:paraId="176DFBB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15D4BC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2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2330FE04" w14:textId="77777777" w:rsidR="0059667B" w:rsidRPr="0059667B" w:rsidRDefault="0059667B" w:rsidP="0059667B">
      <w:pPr>
        <w:pStyle w:val="TXT1"/>
      </w:pPr>
    </w:p>
    <w:p w14:paraId="298DA883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8660E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503FC040" w14:textId="77777777" w:rsidR="0059667B" w:rsidRPr="0059667B" w:rsidRDefault="0059667B" w:rsidP="0059667B">
      <w:pPr>
        <w:pStyle w:val="TXT1"/>
      </w:pPr>
    </w:p>
    <w:p w14:paraId="38BF44A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CB94F4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cny_rub</w:t>
      </w:r>
      <w:proofErr w:type="spellEnd"/>
    </w:p>
    <w:p w14:paraId="0C230866" w14:textId="77777777" w:rsidR="0059667B" w:rsidRPr="0059667B" w:rsidRDefault="0059667B" w:rsidP="0059667B">
      <w:pPr>
        <w:pStyle w:val="TXT1"/>
      </w:pPr>
    </w:p>
    <w:p w14:paraId="3705EDF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798736C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6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534D81E1" w14:textId="77777777" w:rsidR="0059667B" w:rsidRPr="0059667B" w:rsidRDefault="0059667B" w:rsidP="0059667B">
      <w:pPr>
        <w:pStyle w:val="TXT1"/>
      </w:pPr>
    </w:p>
    <w:p w14:paraId="5F7C6BE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43437A1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0EAFBF04" w14:textId="77777777" w:rsidR="0059667B" w:rsidRPr="0059667B" w:rsidRDefault="0059667B" w:rsidP="0059667B">
      <w:pPr>
        <w:pStyle w:val="TXT1"/>
      </w:pPr>
    </w:p>
    <w:p w14:paraId="073FBD32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3349D83E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4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32F99B64" w14:textId="77777777" w:rsidR="0059667B" w:rsidRPr="0059667B" w:rsidRDefault="0059667B" w:rsidP="0059667B">
      <w:pPr>
        <w:pStyle w:val="TXT1"/>
      </w:pPr>
    </w:p>
    <w:p w14:paraId="2CCB0F2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05109A52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3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68FCDEC7" w14:textId="77777777" w:rsidR="0059667B" w:rsidRPr="0059667B" w:rsidRDefault="0059667B" w:rsidP="0059667B">
      <w:pPr>
        <w:pStyle w:val="TXT1"/>
      </w:pPr>
    </w:p>
    <w:p w14:paraId="47FB71D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144A9D52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0D821B53" w14:textId="77777777" w:rsidR="0059667B" w:rsidRPr="0059667B" w:rsidRDefault="0059667B" w:rsidP="0059667B">
      <w:pPr>
        <w:pStyle w:val="TXT1"/>
      </w:pPr>
    </w:p>
    <w:p w14:paraId="535EEC0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B91E78A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6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276C83E8" w14:textId="77777777" w:rsidR="0059667B" w:rsidRPr="0059667B" w:rsidRDefault="0059667B" w:rsidP="0059667B">
      <w:pPr>
        <w:pStyle w:val="TXT1"/>
      </w:pPr>
    </w:p>
    <w:p w14:paraId="090D2EF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9D0028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1BFE3A2F" w14:textId="77777777" w:rsidR="0059667B" w:rsidRPr="0059667B" w:rsidRDefault="0059667B" w:rsidP="0059667B">
      <w:pPr>
        <w:pStyle w:val="TXT1"/>
      </w:pPr>
    </w:p>
    <w:p w14:paraId="030ACC9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05729C0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3AE97861" w14:textId="77777777" w:rsidR="0059667B" w:rsidRPr="0059667B" w:rsidRDefault="0059667B" w:rsidP="0059667B">
      <w:pPr>
        <w:pStyle w:val="TXT1"/>
      </w:pPr>
    </w:p>
    <w:p w14:paraId="29BBF29D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A572E8E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6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6DA1B5EE" w14:textId="77777777" w:rsidR="0059667B" w:rsidRPr="0059667B" w:rsidRDefault="0059667B" w:rsidP="0059667B">
      <w:pPr>
        <w:pStyle w:val="TXT1"/>
      </w:pPr>
    </w:p>
    <w:p w14:paraId="6FCD5C1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3452456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8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eur_rub</w:t>
      </w:r>
      <w:proofErr w:type="spellEnd"/>
    </w:p>
    <w:p w14:paraId="533D6E0A" w14:textId="77777777" w:rsidR="0059667B" w:rsidRPr="0059667B" w:rsidRDefault="0059667B" w:rsidP="0059667B">
      <w:pPr>
        <w:pStyle w:val="TXT1"/>
      </w:pPr>
    </w:p>
    <w:p w14:paraId="76B345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67E57D4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2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47FC447F" w14:textId="77777777" w:rsidR="0059667B" w:rsidRPr="0059667B" w:rsidRDefault="0059667B" w:rsidP="0059667B">
      <w:pPr>
        <w:pStyle w:val="TXT1"/>
      </w:pPr>
    </w:p>
    <w:p w14:paraId="33DC85D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E08654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1322F1AC" w14:textId="77777777" w:rsidR="0059667B" w:rsidRPr="0059667B" w:rsidRDefault="0059667B" w:rsidP="0059667B">
      <w:pPr>
        <w:pStyle w:val="TXT1"/>
      </w:pPr>
    </w:p>
    <w:p w14:paraId="3E9E1DE3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52ED757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7AC03490" w14:textId="77777777" w:rsidR="0059667B" w:rsidRPr="0059667B" w:rsidRDefault="0059667B" w:rsidP="0059667B">
      <w:pPr>
        <w:pStyle w:val="TXT1"/>
      </w:pPr>
    </w:p>
    <w:p w14:paraId="3AAD6C7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A26669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0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1E3AC7DD" w14:textId="77777777" w:rsidR="0059667B" w:rsidRPr="0059667B" w:rsidRDefault="0059667B" w:rsidP="0059667B">
      <w:pPr>
        <w:pStyle w:val="TXT1"/>
      </w:pPr>
    </w:p>
    <w:p w14:paraId="5012195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161FC75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8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071F1203" w14:textId="77777777" w:rsidR="0059667B" w:rsidRPr="0059667B" w:rsidRDefault="0059667B" w:rsidP="0059667B">
      <w:pPr>
        <w:pStyle w:val="TXT1"/>
      </w:pPr>
    </w:p>
    <w:p w14:paraId="4E02BA1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9A98BE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5869C3D6" w14:textId="77777777" w:rsidR="0059667B" w:rsidRPr="0059667B" w:rsidRDefault="0059667B" w:rsidP="0059667B">
      <w:pPr>
        <w:pStyle w:val="TXT1"/>
      </w:pPr>
    </w:p>
    <w:p w14:paraId="6C8AC02E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1FBA3F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4DCD1883" w14:textId="77777777" w:rsidR="0059667B" w:rsidRPr="0059667B" w:rsidRDefault="0059667B" w:rsidP="0059667B">
      <w:pPr>
        <w:pStyle w:val="TXT1"/>
      </w:pPr>
    </w:p>
    <w:p w14:paraId="503229C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2F79055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0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50CDC858" w14:textId="77777777" w:rsidR="0059667B" w:rsidRPr="0059667B" w:rsidRDefault="0059667B" w:rsidP="0059667B">
      <w:pPr>
        <w:pStyle w:val="TXT1"/>
      </w:pPr>
    </w:p>
    <w:p w14:paraId="018BC29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9B506E6" w14:textId="77777777" w:rsidR="0059667B" w:rsidRDefault="0059667B" w:rsidP="0059667B">
      <w:pPr>
        <w:pStyle w:val="TXT1"/>
      </w:pPr>
      <w:proofErr w:type="spellStart"/>
      <w:r>
        <w:t>Ошибка</w:t>
      </w:r>
      <w:proofErr w:type="spellEnd"/>
      <w:r>
        <w:t xml:space="preserve">: 0.74 </w:t>
      </w:r>
      <w:proofErr w:type="gramStart"/>
      <w:r>
        <w:t xml:space="preserve">%,  </w:t>
      </w:r>
      <w:proofErr w:type="spellStart"/>
      <w:r>
        <w:t>Валюта</w:t>
      </w:r>
      <w:proofErr w:type="spellEnd"/>
      <w:proofErr w:type="gramEnd"/>
      <w:r>
        <w:t xml:space="preserve">: </w:t>
      </w:r>
      <w:proofErr w:type="spellStart"/>
      <w:r>
        <w:t>gbp_rub</w:t>
      </w:r>
      <w:proofErr w:type="spellEnd"/>
    </w:p>
    <w:p w14:paraId="60D6A2E9" w14:textId="77777777" w:rsidR="0059667B" w:rsidRDefault="0059667B" w:rsidP="0059667B">
      <w:pPr>
        <w:pStyle w:val="TXT1"/>
      </w:pPr>
    </w:p>
    <w:p w14:paraId="2534A587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6FBF008F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2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gbp_rub</w:t>
      </w:r>
      <w:proofErr w:type="spellEnd"/>
    </w:p>
    <w:p w14:paraId="0D8569F5" w14:textId="77777777" w:rsidR="0059667B" w:rsidRPr="0059667B" w:rsidRDefault="0059667B" w:rsidP="0059667B">
      <w:pPr>
        <w:pStyle w:val="TXT1"/>
      </w:pPr>
    </w:p>
    <w:p w14:paraId="523EA728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489F8A7D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2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2B90B8E6" w14:textId="77777777" w:rsidR="0059667B" w:rsidRPr="0059667B" w:rsidRDefault="0059667B" w:rsidP="0059667B">
      <w:pPr>
        <w:pStyle w:val="TXT1"/>
      </w:pPr>
    </w:p>
    <w:p w14:paraId="6A122113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48BC7B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1179B450" w14:textId="77777777" w:rsidR="0059667B" w:rsidRPr="0059667B" w:rsidRDefault="0059667B" w:rsidP="0059667B">
      <w:pPr>
        <w:pStyle w:val="TXT1"/>
      </w:pPr>
    </w:p>
    <w:p w14:paraId="05072C12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7F325B3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49E170E5" w14:textId="77777777" w:rsidR="0059667B" w:rsidRPr="0059667B" w:rsidRDefault="0059667B" w:rsidP="0059667B">
      <w:pPr>
        <w:pStyle w:val="TXT1"/>
      </w:pPr>
    </w:p>
    <w:p w14:paraId="68B4D20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7BEAA318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737FCB46" w14:textId="77777777" w:rsidR="0059667B" w:rsidRPr="0059667B" w:rsidRDefault="0059667B" w:rsidP="0059667B">
      <w:pPr>
        <w:pStyle w:val="TXT1"/>
      </w:pPr>
    </w:p>
    <w:p w14:paraId="08A62A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9B943E5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036E8867" w14:textId="77777777" w:rsidR="0059667B" w:rsidRPr="0059667B" w:rsidRDefault="0059667B" w:rsidP="0059667B">
      <w:pPr>
        <w:pStyle w:val="TXT1"/>
      </w:pPr>
    </w:p>
    <w:p w14:paraId="4273939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66F1B5DC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8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61DAA6FD" w14:textId="77777777" w:rsidR="0059667B" w:rsidRPr="0059667B" w:rsidRDefault="0059667B" w:rsidP="0059667B">
      <w:pPr>
        <w:pStyle w:val="TXT1"/>
      </w:pPr>
    </w:p>
    <w:p w14:paraId="1C453199" w14:textId="77777777" w:rsidR="0059667B" w:rsidRPr="0059667B" w:rsidRDefault="0059667B" w:rsidP="0059667B">
      <w:pPr>
        <w:pStyle w:val="TXT1"/>
      </w:pPr>
      <w:proofErr w:type="gramStart"/>
      <w:r w:rsidRPr="0059667B">
        <w:lastRenderedPageBreak/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258C6D76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3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17500829" w14:textId="77777777" w:rsidR="0059667B" w:rsidRPr="0059667B" w:rsidRDefault="0059667B" w:rsidP="0059667B">
      <w:pPr>
        <w:pStyle w:val="TXT1"/>
      </w:pPr>
    </w:p>
    <w:p w14:paraId="7455BA86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17E19846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9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449B76FE" w14:textId="77777777" w:rsidR="0059667B" w:rsidRPr="0059667B" w:rsidRDefault="0059667B" w:rsidP="0059667B">
      <w:pPr>
        <w:pStyle w:val="TXT1"/>
      </w:pPr>
    </w:p>
    <w:p w14:paraId="1B30C5A4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91AF67A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34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5A6E6E40" w14:textId="77777777" w:rsidR="0059667B" w:rsidRPr="0059667B" w:rsidRDefault="0059667B" w:rsidP="0059667B">
      <w:pPr>
        <w:pStyle w:val="TXT1"/>
      </w:pPr>
    </w:p>
    <w:p w14:paraId="5988757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630F9632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8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jpy_rub</w:t>
      </w:r>
      <w:proofErr w:type="spellEnd"/>
    </w:p>
    <w:p w14:paraId="6801E3F0" w14:textId="77777777" w:rsidR="0059667B" w:rsidRPr="0059667B" w:rsidRDefault="0059667B" w:rsidP="0059667B">
      <w:pPr>
        <w:pStyle w:val="TXT1"/>
      </w:pPr>
    </w:p>
    <w:p w14:paraId="2B925DFB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9.12.2023, </w:t>
      </w:r>
      <w:proofErr w:type="spellStart"/>
      <w:r w:rsidRPr="0059667B">
        <w:t>X.shape</w:t>
      </w:r>
      <w:proofErr w:type="spellEnd"/>
      <w:r w:rsidRPr="0059667B">
        <w:t xml:space="preserve">(4054, 14), </w:t>
      </w:r>
      <w:proofErr w:type="spellStart"/>
      <w:r w:rsidRPr="0059667B">
        <w:t>y.shape</w:t>
      </w:r>
      <w:proofErr w:type="spellEnd"/>
      <w:r w:rsidRPr="0059667B">
        <w:t xml:space="preserve">(4054,)), Test(03.01.2024-05.01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292C405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2.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1AC7756" w14:textId="77777777" w:rsidR="0059667B" w:rsidRPr="0059667B" w:rsidRDefault="0059667B" w:rsidP="0059667B">
      <w:pPr>
        <w:pStyle w:val="TXT1"/>
      </w:pPr>
    </w:p>
    <w:p w14:paraId="706AE72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5.01.2024, </w:t>
      </w:r>
      <w:proofErr w:type="spellStart"/>
      <w:r w:rsidRPr="0059667B">
        <w:t>X.shape</w:t>
      </w:r>
      <w:proofErr w:type="spellEnd"/>
      <w:r w:rsidRPr="0059667B">
        <w:t xml:space="preserve">(4057, 14), </w:t>
      </w:r>
      <w:proofErr w:type="spellStart"/>
      <w:r w:rsidRPr="0059667B">
        <w:t>y.shape</w:t>
      </w:r>
      <w:proofErr w:type="spellEnd"/>
      <w:r w:rsidRPr="0059667B">
        <w:t xml:space="preserve">(4057,)), Test(08.01.2024-12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0326C87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41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397A5B13" w14:textId="77777777" w:rsidR="0059667B" w:rsidRPr="0059667B" w:rsidRDefault="0059667B" w:rsidP="0059667B">
      <w:pPr>
        <w:pStyle w:val="TXT1"/>
      </w:pPr>
    </w:p>
    <w:p w14:paraId="2604AE30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2.01.2024, </w:t>
      </w:r>
      <w:proofErr w:type="spellStart"/>
      <w:r w:rsidRPr="0059667B">
        <w:t>X.shape</w:t>
      </w:r>
      <w:proofErr w:type="spellEnd"/>
      <w:r w:rsidRPr="0059667B">
        <w:t xml:space="preserve">(4062, 14), </w:t>
      </w:r>
      <w:proofErr w:type="spellStart"/>
      <w:r w:rsidRPr="0059667B">
        <w:t>y.shape</w:t>
      </w:r>
      <w:proofErr w:type="spellEnd"/>
      <w:r w:rsidRPr="0059667B">
        <w:t xml:space="preserve">(4062,)), Test(16.01.2024-19.01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1C9B2974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2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0791FB98" w14:textId="77777777" w:rsidR="0059667B" w:rsidRPr="0059667B" w:rsidRDefault="0059667B" w:rsidP="0059667B">
      <w:pPr>
        <w:pStyle w:val="TXT1"/>
      </w:pPr>
    </w:p>
    <w:p w14:paraId="066DAF65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9.01.2024, </w:t>
      </w:r>
      <w:proofErr w:type="spellStart"/>
      <w:r w:rsidRPr="0059667B">
        <w:t>X.shape</w:t>
      </w:r>
      <w:proofErr w:type="spellEnd"/>
      <w:r w:rsidRPr="0059667B">
        <w:t xml:space="preserve">(4066, 14), </w:t>
      </w:r>
      <w:proofErr w:type="spellStart"/>
      <w:r w:rsidRPr="0059667B">
        <w:t>y.shape</w:t>
      </w:r>
      <w:proofErr w:type="spellEnd"/>
      <w:r w:rsidRPr="0059667B">
        <w:t xml:space="preserve">(4066,)), Test(22.01.2024-26.01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8EE5982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4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AECA353" w14:textId="77777777" w:rsidR="0059667B" w:rsidRPr="0059667B" w:rsidRDefault="0059667B" w:rsidP="0059667B">
      <w:pPr>
        <w:pStyle w:val="TXT1"/>
      </w:pPr>
    </w:p>
    <w:p w14:paraId="53426B7C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6.01.2024, </w:t>
      </w:r>
      <w:proofErr w:type="spellStart"/>
      <w:r w:rsidRPr="0059667B">
        <w:t>X.shape</w:t>
      </w:r>
      <w:proofErr w:type="spellEnd"/>
      <w:r w:rsidRPr="0059667B">
        <w:t xml:space="preserve">(4071, 14), </w:t>
      </w:r>
      <w:proofErr w:type="spellStart"/>
      <w:r w:rsidRPr="0059667B">
        <w:t>y.shape</w:t>
      </w:r>
      <w:proofErr w:type="spellEnd"/>
      <w:r w:rsidRPr="0059667B">
        <w:t xml:space="preserve">(4071,)), Test(29.01.2024-02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6226710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2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60D8A3AE" w14:textId="77777777" w:rsidR="0059667B" w:rsidRPr="0059667B" w:rsidRDefault="0059667B" w:rsidP="0059667B">
      <w:pPr>
        <w:pStyle w:val="TXT1"/>
      </w:pPr>
    </w:p>
    <w:p w14:paraId="720C465D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2.02.2024, </w:t>
      </w:r>
      <w:proofErr w:type="spellStart"/>
      <w:r w:rsidRPr="0059667B">
        <w:t>X.shape</w:t>
      </w:r>
      <w:proofErr w:type="spellEnd"/>
      <w:r w:rsidRPr="0059667B">
        <w:t xml:space="preserve">(4076, 14), </w:t>
      </w:r>
      <w:proofErr w:type="spellStart"/>
      <w:r w:rsidRPr="0059667B">
        <w:t>y.shape</w:t>
      </w:r>
      <w:proofErr w:type="spellEnd"/>
      <w:r w:rsidRPr="0059667B">
        <w:t xml:space="preserve">(4076,)), Test(05.02.2024-09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BF45D29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46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48A6E601" w14:textId="77777777" w:rsidR="0059667B" w:rsidRPr="0059667B" w:rsidRDefault="0059667B" w:rsidP="0059667B">
      <w:pPr>
        <w:pStyle w:val="TXT1"/>
      </w:pPr>
    </w:p>
    <w:p w14:paraId="45D294B9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9.02.2024, </w:t>
      </w:r>
      <w:proofErr w:type="spellStart"/>
      <w:r w:rsidRPr="0059667B">
        <w:t>X.shape</w:t>
      </w:r>
      <w:proofErr w:type="spellEnd"/>
      <w:r w:rsidRPr="0059667B">
        <w:t xml:space="preserve">(4081, 14), </w:t>
      </w:r>
      <w:proofErr w:type="spellStart"/>
      <w:r w:rsidRPr="0059667B">
        <w:t>y.shape</w:t>
      </w:r>
      <w:proofErr w:type="spellEnd"/>
      <w:r w:rsidRPr="0059667B">
        <w:t xml:space="preserve">(4081,)), Test(12.02.2024-16.02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3AA04750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29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31DC9431" w14:textId="77777777" w:rsidR="0059667B" w:rsidRPr="0059667B" w:rsidRDefault="0059667B" w:rsidP="0059667B">
      <w:pPr>
        <w:pStyle w:val="TXT1"/>
      </w:pPr>
    </w:p>
    <w:p w14:paraId="762DE44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16.02.2024, </w:t>
      </w:r>
      <w:proofErr w:type="spellStart"/>
      <w:r w:rsidRPr="0059667B">
        <w:t>X.shape</w:t>
      </w:r>
      <w:proofErr w:type="spellEnd"/>
      <w:r w:rsidRPr="0059667B">
        <w:t xml:space="preserve">(4086, 14), </w:t>
      </w:r>
      <w:proofErr w:type="spellStart"/>
      <w:r w:rsidRPr="0059667B">
        <w:t>y.shape</w:t>
      </w:r>
      <w:proofErr w:type="spellEnd"/>
      <w:r w:rsidRPr="0059667B">
        <w:t xml:space="preserve">(4086,)), Test(20.02.2024-22.02.2024, </w:t>
      </w:r>
      <w:proofErr w:type="spellStart"/>
      <w:r w:rsidRPr="0059667B">
        <w:t>X.shape</w:t>
      </w:r>
      <w:proofErr w:type="spellEnd"/>
      <w:r w:rsidRPr="0059667B">
        <w:t xml:space="preserve">(3, 14), </w:t>
      </w:r>
      <w:proofErr w:type="spellStart"/>
      <w:r w:rsidRPr="0059667B">
        <w:t>y.shape</w:t>
      </w:r>
      <w:proofErr w:type="spellEnd"/>
      <w:r w:rsidRPr="0059667B">
        <w:t xml:space="preserve">(3,)), </w:t>
      </w:r>
    </w:p>
    <w:p w14:paraId="599A8441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1.2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17D08829" w14:textId="77777777" w:rsidR="0059667B" w:rsidRPr="0059667B" w:rsidRDefault="0059667B" w:rsidP="0059667B">
      <w:pPr>
        <w:pStyle w:val="TXT1"/>
      </w:pPr>
    </w:p>
    <w:p w14:paraId="36043881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22.02.2024, </w:t>
      </w:r>
      <w:proofErr w:type="spellStart"/>
      <w:r w:rsidRPr="0059667B">
        <w:t>X.shape</w:t>
      </w:r>
      <w:proofErr w:type="spellEnd"/>
      <w:r w:rsidRPr="0059667B">
        <w:t xml:space="preserve">(4089, 14), </w:t>
      </w:r>
      <w:proofErr w:type="spellStart"/>
      <w:r w:rsidRPr="0059667B">
        <w:t>y.shape</w:t>
      </w:r>
      <w:proofErr w:type="spellEnd"/>
      <w:r w:rsidRPr="0059667B">
        <w:t xml:space="preserve">(4089,)), Test(26.02.2024-01.03.2024, </w:t>
      </w:r>
      <w:proofErr w:type="spellStart"/>
      <w:r w:rsidRPr="0059667B">
        <w:t>X.shape</w:t>
      </w:r>
      <w:proofErr w:type="spellEnd"/>
      <w:r w:rsidRPr="0059667B">
        <w:t xml:space="preserve">(5, 14), </w:t>
      </w:r>
      <w:proofErr w:type="spellStart"/>
      <w:r w:rsidRPr="0059667B">
        <w:t>y.shape</w:t>
      </w:r>
      <w:proofErr w:type="spellEnd"/>
      <w:r w:rsidRPr="0059667B">
        <w:t xml:space="preserve">(5,)), </w:t>
      </w:r>
    </w:p>
    <w:p w14:paraId="5AF87BC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57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09B0CBF3" w14:textId="77777777" w:rsidR="0059667B" w:rsidRPr="0059667B" w:rsidRDefault="0059667B" w:rsidP="0059667B">
      <w:pPr>
        <w:pStyle w:val="TXT1"/>
      </w:pPr>
    </w:p>
    <w:p w14:paraId="5E8CD02A" w14:textId="77777777" w:rsidR="0059667B" w:rsidRPr="0059667B" w:rsidRDefault="0059667B" w:rsidP="0059667B">
      <w:pPr>
        <w:pStyle w:val="TXT1"/>
      </w:pPr>
      <w:proofErr w:type="gramStart"/>
      <w:r w:rsidRPr="0059667B">
        <w:t>Train(</w:t>
      </w:r>
      <w:proofErr w:type="gramEnd"/>
      <w:r w:rsidRPr="0059667B">
        <w:t xml:space="preserve">11.05.2006-01.03.2024, </w:t>
      </w:r>
      <w:proofErr w:type="spellStart"/>
      <w:r w:rsidRPr="0059667B">
        <w:t>X.shape</w:t>
      </w:r>
      <w:proofErr w:type="spellEnd"/>
      <w:r w:rsidRPr="0059667B">
        <w:t xml:space="preserve">(4094, 14), </w:t>
      </w:r>
      <w:proofErr w:type="spellStart"/>
      <w:r w:rsidRPr="0059667B">
        <w:t>y.shape</w:t>
      </w:r>
      <w:proofErr w:type="spellEnd"/>
      <w:r w:rsidRPr="0059667B">
        <w:t xml:space="preserve">(4094,)), Test(04.03.2024-07.03.2024, </w:t>
      </w:r>
      <w:proofErr w:type="spellStart"/>
      <w:r w:rsidRPr="0059667B">
        <w:t>X.shape</w:t>
      </w:r>
      <w:proofErr w:type="spellEnd"/>
      <w:r w:rsidRPr="0059667B">
        <w:t xml:space="preserve">(4, 14), </w:t>
      </w:r>
      <w:proofErr w:type="spellStart"/>
      <w:r w:rsidRPr="0059667B">
        <w:t>y.shape</w:t>
      </w:r>
      <w:proofErr w:type="spellEnd"/>
      <w:r w:rsidRPr="0059667B"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lastRenderedPageBreak/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Pr="0059667B" w:rsidRDefault="0059667B" w:rsidP="0059667B">
      <w:pPr>
        <w:pStyle w:val="a0"/>
      </w:pPr>
      <w:bookmarkStart w:id="56" w:name="_Toc172749707"/>
      <w:r w:rsidRPr="0059667B">
        <w:t>Визуализация результатов кросс-валидации</w:t>
      </w:r>
      <w:bookmarkEnd w:id="56"/>
    </w:p>
    <w:p w14:paraId="5B96CE3F" w14:textId="60741E2C" w:rsidR="0059667B" w:rsidRPr="0059667B" w:rsidRDefault="0059667B" w:rsidP="0059667B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EBCAB1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06FD6BD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size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family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serif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заголовков</w:t>
      </w:r>
      <w:proofErr w:type="spellEnd"/>
    </w:p>
    <w:p w14:paraId="61E7ECC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1B04A63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C69F8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t>результат выполнения</w:t>
      </w:r>
    </w:p>
    <w:p w14:paraId="42C86101" w14:textId="6534E637" w:rsidR="006320C5" w:rsidRDefault="008B2B1F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3970BFD2" wp14:editId="50F7141C">
            <wp:extent cx="5946225" cy="5057191"/>
            <wp:effectExtent l="0" t="0" r="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5214" cy="50648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D36731" w14:textId="681D1EC7" w:rsidR="006320C5" w:rsidRDefault="00AF1B07" w:rsidP="00AF1B07">
      <w:pPr>
        <w:pStyle w:val="a0"/>
        <w:rPr>
          <w:lang w:val="en-US"/>
        </w:rPr>
      </w:pPr>
      <w:bookmarkStart w:id="57" w:name="_Toc172749708"/>
      <w:proofErr w:type="spellStart"/>
      <w:r w:rsidRPr="00AF1B07">
        <w:rPr>
          <w:lang w:val="en-US"/>
        </w:rPr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57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E970C3" w:rsidRDefault="004D2999" w:rsidP="004D2999">
      <w:pPr>
        <w:pStyle w:val="TXT1"/>
        <w:rPr>
          <w:lang w:val="ru-RU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0B448D91" w14:textId="72A8A4CC" w:rsidR="004D2999" w:rsidRDefault="004D2999" w:rsidP="00881455">
      <w:r w:rsidRPr="004D2999"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E15F46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03AA334F" w14:textId="2447DA3F" w:rsidR="004D2999" w:rsidRDefault="008B2B1F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738C5E27" wp14:editId="4C9A27D6">
            <wp:extent cx="5964485" cy="4616009"/>
            <wp:effectExtent l="0" t="0" r="0" b="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0653" cy="4620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21F89" w14:textId="3D32BE11" w:rsidR="004D2999" w:rsidRPr="00E96CC6" w:rsidRDefault="00E96CC6" w:rsidP="00E96CC6">
      <w:pPr>
        <w:pStyle w:val="a0"/>
      </w:pPr>
      <w:bookmarkStart w:id="58" w:name="_Toc172749709"/>
      <w:r w:rsidRPr="00E96CC6"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58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1E64864" w14:textId="5EF9A677" w:rsidR="00E96CC6" w:rsidRDefault="00AF2454" w:rsidP="00A91166">
      <w:pPr>
        <w:pStyle w:val="ab"/>
      </w:pPr>
      <w:r>
        <w:drawing>
          <wp:inline distT="0" distB="0" distL="0" distR="0" wp14:anchorId="2A740996" wp14:editId="244F00CA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6E7FED6" w14:textId="00614486" w:rsidR="00AF2454" w:rsidRDefault="00E7215B" w:rsidP="00A91166">
      <w:pPr>
        <w:pStyle w:val="ab"/>
        <w:rPr>
          <w:lang w:val="en-US"/>
        </w:rPr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AD3D2" w14:textId="6B0F5546" w:rsidR="00AF2454" w:rsidRPr="00E7215B" w:rsidRDefault="00E7215B" w:rsidP="00E7215B">
      <w:pPr>
        <w:pStyle w:val="Title"/>
        <w:rPr>
          <w:lang w:val="ru-RU"/>
        </w:rPr>
      </w:pPr>
      <w:r w:rsidRPr="00E7215B">
        <w:rPr>
          <w:lang w:val="ru-RU"/>
        </w:rPr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lastRenderedPageBreak/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E15F46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8DE576E" w14:textId="565B2495" w:rsidR="00E7215B" w:rsidRDefault="00FA2ADA" w:rsidP="00A9116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66BC6" w14:textId="429EF16D" w:rsidR="00B40711" w:rsidRPr="00E825B6" w:rsidRDefault="00922FF1" w:rsidP="00C45742">
      <w:pPr>
        <w:pStyle w:val="a1"/>
      </w:pPr>
      <w:bookmarkStart w:id="59" w:name="_Toc172357319"/>
      <w:bookmarkStart w:id="60" w:name="_Toc172749710"/>
      <w:r>
        <w:lastRenderedPageBreak/>
        <w:t>Заключение</w:t>
      </w:r>
      <w:bookmarkEnd w:id="59"/>
      <w:bookmarkEnd w:id="60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96F4AF5" w14:textId="5E4C73A0" w:rsidR="001764F1" w:rsidRDefault="00922FF1" w:rsidP="0071362C">
      <w:pPr>
        <w:pStyle w:val="a1"/>
      </w:pPr>
      <w:bookmarkStart w:id="61" w:name="_Toc172357320"/>
      <w:bookmarkStart w:id="62" w:name="_Toc172749711"/>
      <w:r w:rsidRPr="00922FF1">
        <w:lastRenderedPageBreak/>
        <w:t>Список используемой литературы</w:t>
      </w:r>
      <w:bookmarkEnd w:id="61"/>
      <w:bookmarkEnd w:id="62"/>
    </w:p>
    <w:p w14:paraId="07567BFF" w14:textId="77777777" w:rsidR="005F4F6E" w:rsidRPr="005F4F6E" w:rsidRDefault="000A34AC" w:rsidP="005F4F6E">
      <w:pPr>
        <w:pStyle w:val="af9"/>
        <w:rPr>
          <w:rFonts w:cs="Times New Roman"/>
        </w:rPr>
      </w:pPr>
      <w:r>
        <w:fldChar w:fldCharType="begin"/>
      </w:r>
      <w:r w:rsidR="005F4F6E">
        <w:instrText xml:space="preserve"> ADDIN ZOTERO_BIBL {"uncited":[],"omitted":[],"custom":[]} CSL_BIBLIOGRAPHY </w:instrText>
      </w:r>
      <w:r>
        <w:fldChar w:fldCharType="separate"/>
      </w:r>
      <w:r w:rsidR="005F4F6E" w:rsidRPr="005F4F6E">
        <w:rPr>
          <w:rFonts w:cs="Times New Roman"/>
        </w:rPr>
        <w:t xml:space="preserve">1. Факторы, влияющие на формирование курса </w:t>
      </w:r>
      <w:proofErr w:type="gramStart"/>
      <w:r w:rsidR="005F4F6E" w:rsidRPr="005F4F6E">
        <w:rPr>
          <w:rFonts w:cs="Times New Roman"/>
        </w:rPr>
        <w:t>рубля  Е.</w:t>
      </w:r>
      <w:proofErr w:type="gramEnd"/>
      <w:r w:rsidR="005F4F6E" w:rsidRPr="005F4F6E">
        <w:rPr>
          <w:rFonts w:cs="Times New Roman"/>
        </w:rPr>
        <w:t xml:space="preserve"> Я. Волков. – URL: https://view.officeapps.live.com/op/view.aspx?src=https%3A%2F%2Fwww.kubsu.ru%2Fsites%2Fdefault%2Ffiles%2Fusers%2F21365%2Fportfolio%2Fmvko_i_fo_kursovaya.docx&amp;wdOrigin=BROWSELINK (дата обращения: 11.07.2024</w:t>
      </w:r>
      <w:proofErr w:type="gramStart"/>
      <w:r w:rsidR="005F4F6E" w:rsidRPr="005F4F6E">
        <w:rPr>
          <w:rFonts w:cs="Times New Roman"/>
        </w:rPr>
        <w:t>)  –</w:t>
      </w:r>
      <w:proofErr w:type="gramEnd"/>
      <w:r w:rsidR="005F4F6E" w:rsidRPr="005F4F6E">
        <w:rPr>
          <w:rFonts w:cs="Times New Roman"/>
        </w:rPr>
        <w:t xml:space="preserve"> Текст: электронный.</w:t>
      </w:r>
    </w:p>
    <w:p w14:paraId="1BDFACF9" w14:textId="77777777" w:rsidR="005F4F6E" w:rsidRPr="005F4F6E" w:rsidRDefault="005F4F6E" w:rsidP="005F4F6E">
      <w:pPr>
        <w:pStyle w:val="af9"/>
        <w:rPr>
          <w:rFonts w:cs="Times New Roman"/>
          <w:lang w:val="en-US"/>
        </w:rPr>
      </w:pPr>
      <w:r w:rsidRPr="005F4F6E">
        <w:rPr>
          <w:rFonts w:cs="Times New Roman"/>
          <w:lang w:val="en-US"/>
        </w:rPr>
        <w:t>2. Zotero-style-for-Gost-R-7.0.100-</w:t>
      </w:r>
      <w:proofErr w:type="gramStart"/>
      <w:r w:rsidRPr="005F4F6E">
        <w:rPr>
          <w:rFonts w:cs="Times New Roman"/>
          <w:lang w:val="en-US"/>
        </w:rPr>
        <w:t xml:space="preserve">2018  </w:t>
      </w:r>
      <w:r w:rsidRPr="005F4F6E">
        <w:rPr>
          <w:rFonts w:cs="Times New Roman"/>
        </w:rPr>
        <w:t>А</w:t>
      </w:r>
      <w:r w:rsidRPr="005F4F6E">
        <w:rPr>
          <w:rFonts w:cs="Times New Roman"/>
          <w:lang w:val="en-US"/>
        </w:rPr>
        <w:t>.</w:t>
      </w:r>
      <w:proofErr w:type="gramEnd"/>
      <w:r w:rsidRPr="005F4F6E">
        <w:rPr>
          <w:rFonts w:cs="Times New Roman"/>
          <w:lang w:val="en-US"/>
        </w:rPr>
        <w:t xml:space="preserve"> </w:t>
      </w:r>
      <w:r w:rsidRPr="005F4F6E">
        <w:rPr>
          <w:rFonts w:cs="Times New Roman"/>
        </w:rPr>
        <w:t>Мареев</w:t>
      </w:r>
      <w:r w:rsidRPr="005F4F6E">
        <w:rPr>
          <w:rFonts w:cs="Times New Roman"/>
          <w:lang w:val="en-US"/>
        </w:rPr>
        <w:t>. – URL: https://github.com/ArtemMareev/Zotero-style-for-Gost-R-7.0.100-2018?tab=readme-ov-file.</w:t>
      </w:r>
    </w:p>
    <w:p w14:paraId="6EFB7CEF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3. Кросс валидация для временных рядов в </w:t>
      </w:r>
      <w:proofErr w:type="spellStart"/>
      <w:proofErr w:type="gramStart"/>
      <w:r w:rsidRPr="005F4F6E">
        <w:rPr>
          <w:rFonts w:cs="Times New Roman"/>
        </w:rPr>
        <w:t>python</w:t>
      </w:r>
      <w:proofErr w:type="spellEnd"/>
      <w:r w:rsidRPr="005F4F6E">
        <w:rPr>
          <w:rFonts w:cs="Times New Roman"/>
        </w:rPr>
        <w:t xml:space="preserve">  Прикладная</w:t>
      </w:r>
      <w:proofErr w:type="gramEnd"/>
      <w:r w:rsidRPr="005F4F6E">
        <w:rPr>
          <w:rFonts w:cs="Times New Roman"/>
        </w:rPr>
        <w:t xml:space="preserve"> статистика. – URL: https://www.youtube.com/watch?v=l2vhtyWp_ck (дата обращения: 2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40F4CAAB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4. Особенности методов машинного обучения для прогнозирования курса </w:t>
      </w:r>
      <w:proofErr w:type="gramStart"/>
      <w:r w:rsidRPr="005F4F6E">
        <w:rPr>
          <w:rFonts w:cs="Times New Roman"/>
        </w:rPr>
        <w:t>валют  Е.</w:t>
      </w:r>
      <w:proofErr w:type="gramEnd"/>
      <w:r w:rsidRPr="005F4F6E">
        <w:rPr>
          <w:rFonts w:cs="Times New Roman"/>
        </w:rPr>
        <w:t xml:space="preserve"> В. Сангаджиева, Г. А. </w:t>
      </w:r>
      <w:proofErr w:type="spellStart"/>
      <w:r w:rsidRPr="005F4F6E">
        <w:rPr>
          <w:rFonts w:cs="Times New Roman"/>
        </w:rPr>
        <w:t>Оргдаева</w:t>
      </w:r>
      <w:proofErr w:type="spellEnd"/>
      <w:r w:rsidRPr="005F4F6E">
        <w:rPr>
          <w:rFonts w:cs="Times New Roman"/>
        </w:rPr>
        <w:t>. – URL: https://files.scienceforum.ru/pdf/2020/5e04936d95941.pdf (дата обращения: 1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0A0FE70E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5. Основы работы в </w:t>
      </w:r>
      <w:proofErr w:type="spellStart"/>
      <w:r w:rsidRPr="005F4F6E">
        <w:rPr>
          <w:rFonts w:cs="Times New Roman"/>
        </w:rPr>
        <w:t>Jupyter</w:t>
      </w:r>
      <w:proofErr w:type="spellEnd"/>
      <w:r w:rsidRPr="005F4F6E">
        <w:rPr>
          <w:rFonts w:cs="Times New Roman"/>
        </w:rPr>
        <w:t>/</w:t>
      </w:r>
      <w:proofErr w:type="spellStart"/>
      <w:r w:rsidRPr="005F4F6E">
        <w:rPr>
          <w:rFonts w:cs="Times New Roman"/>
        </w:rPr>
        <w:t>Jupiter</w:t>
      </w:r>
      <w:proofErr w:type="spellEnd"/>
      <w:r w:rsidRPr="005F4F6E">
        <w:rPr>
          <w:rFonts w:cs="Times New Roman"/>
        </w:rPr>
        <w:t xml:space="preserve"> </w:t>
      </w:r>
      <w:proofErr w:type="spellStart"/>
      <w:r w:rsidRPr="005F4F6E">
        <w:rPr>
          <w:rFonts w:cs="Times New Roman"/>
        </w:rPr>
        <w:t>Notebook</w:t>
      </w:r>
      <w:proofErr w:type="spellEnd"/>
      <w:r w:rsidRPr="005F4F6E">
        <w:rPr>
          <w:rFonts w:cs="Times New Roman"/>
        </w:rPr>
        <w:t xml:space="preserve"> и </w:t>
      </w:r>
      <w:proofErr w:type="spellStart"/>
      <w:r w:rsidRPr="005F4F6E">
        <w:rPr>
          <w:rFonts w:cs="Times New Roman"/>
        </w:rPr>
        <w:t>JupyterLab</w:t>
      </w:r>
      <w:proofErr w:type="spellEnd"/>
      <w:r w:rsidRPr="005F4F6E">
        <w:rPr>
          <w:rFonts w:cs="Times New Roman"/>
        </w:rPr>
        <w:t xml:space="preserve"> — Python </w:t>
      </w:r>
      <w:proofErr w:type="spellStart"/>
      <w:proofErr w:type="gramStart"/>
      <w:r w:rsidRPr="005F4F6E">
        <w:rPr>
          <w:rFonts w:cs="Times New Roman"/>
        </w:rPr>
        <w:t>Tutorial</w:t>
      </w:r>
      <w:proofErr w:type="spellEnd"/>
      <w:r w:rsidRPr="005F4F6E">
        <w:rPr>
          <w:rFonts w:cs="Times New Roman"/>
        </w:rPr>
        <w:t xml:space="preserve">  И.</w:t>
      </w:r>
      <w:proofErr w:type="gramEnd"/>
      <w:r w:rsidRPr="005F4F6E">
        <w:rPr>
          <w:rFonts w:cs="Times New Roman"/>
        </w:rPr>
        <w:t xml:space="preserve"> Шамаев. – URL: https://python.ivan-shamaev.ru/jupiterlab-jupyter-notebook-install-python-tutorial/ (дата обращения: 19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1F1FAAE7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6. ДЗ «Погружение в Python». Семинар 7. Файлы и файловая </w:t>
      </w:r>
      <w:proofErr w:type="gramStart"/>
      <w:r w:rsidRPr="005F4F6E">
        <w:rPr>
          <w:rFonts w:cs="Times New Roman"/>
        </w:rPr>
        <w:t>система  Е.</w:t>
      </w:r>
      <w:proofErr w:type="gramEnd"/>
      <w:r w:rsidRPr="005F4F6E">
        <w:rPr>
          <w:rFonts w:cs="Times New Roman"/>
        </w:rPr>
        <w:t xml:space="preserve"> В. Эгипти. – URL: https://github.com/uc20100/python_2/blob/main/seminar_7/file_func/task_home_work.py (дата обращения: 2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1CEC16D8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>7. Cross-</w:t>
      </w:r>
      <w:proofErr w:type="spellStart"/>
      <w:r w:rsidRPr="005F4F6E">
        <w:rPr>
          <w:rFonts w:cs="Times New Roman"/>
        </w:rPr>
        <w:t>Validation</w:t>
      </w:r>
      <w:proofErr w:type="spellEnd"/>
      <w:r w:rsidRPr="005F4F6E">
        <w:rPr>
          <w:rFonts w:cs="Times New Roman"/>
        </w:rPr>
        <w:t xml:space="preserve"> на временном </w:t>
      </w:r>
      <w:proofErr w:type="gramStart"/>
      <w:r w:rsidRPr="005F4F6E">
        <w:rPr>
          <w:rFonts w:cs="Times New Roman"/>
        </w:rPr>
        <w:t>ряду  ALEKSANDR</w:t>
      </w:r>
      <w:proofErr w:type="gramEnd"/>
      <w:r w:rsidRPr="005F4F6E">
        <w:rPr>
          <w:rFonts w:cs="Times New Roman"/>
        </w:rPr>
        <w:t>. – URL: https://otus.ru/nest/post/483/ (дата обращения: 24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2835156B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8. Ключевые </w:t>
      </w:r>
      <w:proofErr w:type="gramStart"/>
      <w:r w:rsidRPr="005F4F6E">
        <w:rPr>
          <w:rFonts w:cs="Times New Roman"/>
        </w:rPr>
        <w:t xml:space="preserve">индикаторы  </w:t>
      </w:r>
      <w:proofErr w:type="spellStart"/>
      <w:r w:rsidRPr="005F4F6E">
        <w:rPr>
          <w:rFonts w:cs="Times New Roman"/>
        </w:rPr>
        <w:t>InvestFunds</w:t>
      </w:r>
      <w:proofErr w:type="spellEnd"/>
      <w:proofErr w:type="gramEnd"/>
      <w:r w:rsidRPr="005F4F6E">
        <w:rPr>
          <w:rFonts w:cs="Times New Roman"/>
        </w:rPr>
        <w:t>. – URL: https://investfunds.ru/indicators/key-indexes/ (дата обращения: 20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17835F26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9. Курсы </w:t>
      </w:r>
      <w:proofErr w:type="gramStart"/>
      <w:r w:rsidRPr="005F4F6E">
        <w:rPr>
          <w:rFonts w:cs="Times New Roman"/>
        </w:rPr>
        <w:t xml:space="preserve">валют  </w:t>
      </w:r>
      <w:proofErr w:type="spellStart"/>
      <w:r w:rsidRPr="005F4F6E">
        <w:rPr>
          <w:rFonts w:cs="Times New Roman"/>
        </w:rPr>
        <w:t>InvestFunds</w:t>
      </w:r>
      <w:proofErr w:type="spellEnd"/>
      <w:proofErr w:type="gramEnd"/>
      <w:r w:rsidRPr="005F4F6E">
        <w:rPr>
          <w:rFonts w:cs="Times New Roman"/>
        </w:rPr>
        <w:t>. – URL: https://investfunds.ru/indicators/currency/ (дата обращения: 20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25E5EDE7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0. </w:t>
      </w:r>
      <w:proofErr w:type="spellStart"/>
      <w:proofErr w:type="gramStart"/>
      <w:r w:rsidRPr="005F4F6E">
        <w:rPr>
          <w:rFonts w:cs="Times New Roman"/>
        </w:rPr>
        <w:t>Debugger</w:t>
      </w:r>
      <w:proofErr w:type="spellEnd"/>
      <w:r w:rsidRPr="005F4F6E">
        <w:rPr>
          <w:rFonts w:cs="Times New Roman"/>
        </w:rPr>
        <w:t xml:space="preserve">  </w:t>
      </w:r>
      <w:proofErr w:type="spellStart"/>
      <w:r w:rsidRPr="005F4F6E">
        <w:rPr>
          <w:rFonts w:cs="Times New Roman"/>
        </w:rPr>
        <w:t>JupiterLab</w:t>
      </w:r>
      <w:proofErr w:type="spellEnd"/>
      <w:proofErr w:type="gramEnd"/>
      <w:r w:rsidRPr="005F4F6E">
        <w:rPr>
          <w:rFonts w:cs="Times New Roman"/>
        </w:rPr>
        <w:t>. – URL: https://jupyterlab.readthedocs.io/en/4.1.x/user/debugger.html (дата обращения: 19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00E47A22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1. </w:t>
      </w:r>
      <w:proofErr w:type="spellStart"/>
      <w:r w:rsidRPr="005F4F6E">
        <w:rPr>
          <w:rFonts w:cs="Times New Roman"/>
        </w:rPr>
        <w:t>Site</w:t>
      </w:r>
      <w:proofErr w:type="spellEnd"/>
      <w:r w:rsidRPr="005F4F6E">
        <w:rPr>
          <w:rFonts w:cs="Times New Roman"/>
        </w:rPr>
        <w:t xml:space="preserve"> Visual Studio </w:t>
      </w:r>
      <w:proofErr w:type="gramStart"/>
      <w:r w:rsidRPr="005F4F6E">
        <w:rPr>
          <w:rFonts w:cs="Times New Roman"/>
        </w:rPr>
        <w:t>Code  Microsoft</w:t>
      </w:r>
      <w:proofErr w:type="gramEnd"/>
      <w:r w:rsidRPr="005F4F6E">
        <w:rPr>
          <w:rFonts w:cs="Times New Roman"/>
        </w:rPr>
        <w:t>. – URL: https://code.visualstudio.com/ (дата обращения: 24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582E1B34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2. </w:t>
      </w:r>
      <w:proofErr w:type="spellStart"/>
      <w:proofErr w:type="gramStart"/>
      <w:r w:rsidRPr="005F4F6E">
        <w:rPr>
          <w:rFonts w:cs="Times New Roman"/>
        </w:rPr>
        <w:t>pandas.DataFrame.resample</w:t>
      </w:r>
      <w:proofErr w:type="spellEnd"/>
      <w:proofErr w:type="gramEnd"/>
      <w:r w:rsidRPr="005F4F6E">
        <w:rPr>
          <w:rFonts w:cs="Times New Roman"/>
        </w:rPr>
        <w:t xml:space="preserve">  </w:t>
      </w:r>
      <w:proofErr w:type="spellStart"/>
      <w:r w:rsidRPr="005F4F6E">
        <w:rPr>
          <w:rFonts w:cs="Times New Roman"/>
        </w:rPr>
        <w:t>Pandas</w:t>
      </w:r>
      <w:proofErr w:type="spellEnd"/>
      <w:r w:rsidRPr="005F4F6E">
        <w:rPr>
          <w:rFonts w:cs="Times New Roman"/>
        </w:rPr>
        <w:t>. – URL: https://pandas.pydata.org/docs/reference/api/pandas.DataFrame.resample.html (дата обращения: 2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7BD68436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3. </w:t>
      </w:r>
      <w:proofErr w:type="spellStart"/>
      <w:proofErr w:type="gramStart"/>
      <w:r w:rsidRPr="005F4F6E">
        <w:rPr>
          <w:rFonts w:cs="Times New Roman"/>
        </w:rPr>
        <w:t>RandomForestRegressor</w:t>
      </w:r>
      <w:proofErr w:type="spellEnd"/>
      <w:r w:rsidRPr="005F4F6E">
        <w:rPr>
          <w:rFonts w:cs="Times New Roman"/>
        </w:rPr>
        <w:t xml:space="preserve">  </w:t>
      </w:r>
      <w:proofErr w:type="spellStart"/>
      <w:r w:rsidRPr="005F4F6E">
        <w:rPr>
          <w:rFonts w:cs="Times New Roman"/>
        </w:rPr>
        <w:t>Scikit</w:t>
      </w:r>
      <w:proofErr w:type="gramEnd"/>
      <w:r w:rsidRPr="005F4F6E">
        <w:rPr>
          <w:rFonts w:cs="Times New Roman"/>
        </w:rPr>
        <w:t>-Learn</w:t>
      </w:r>
      <w:proofErr w:type="spellEnd"/>
      <w:r w:rsidRPr="005F4F6E">
        <w:rPr>
          <w:rFonts w:cs="Times New Roman"/>
        </w:rPr>
        <w:t>. – URL: https://scikit-learn.org/stable/modules/generated/sklearn.ensemble.RandomForestRegressor.html (дата обращения: 24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6F9B0D9D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4. </w:t>
      </w:r>
      <w:proofErr w:type="spellStart"/>
      <w:proofErr w:type="gramStart"/>
      <w:r w:rsidRPr="005F4F6E">
        <w:rPr>
          <w:rFonts w:cs="Times New Roman"/>
        </w:rPr>
        <w:t>TimeSeriesSplit</w:t>
      </w:r>
      <w:proofErr w:type="spellEnd"/>
      <w:r w:rsidRPr="005F4F6E">
        <w:rPr>
          <w:rFonts w:cs="Times New Roman"/>
        </w:rPr>
        <w:t xml:space="preserve">  </w:t>
      </w:r>
      <w:proofErr w:type="spellStart"/>
      <w:r w:rsidRPr="005F4F6E">
        <w:rPr>
          <w:rFonts w:cs="Times New Roman"/>
        </w:rPr>
        <w:t>sklearn</w:t>
      </w:r>
      <w:proofErr w:type="spellEnd"/>
      <w:proofErr w:type="gramEnd"/>
      <w:r w:rsidRPr="005F4F6E">
        <w:rPr>
          <w:rFonts w:cs="Times New Roman"/>
        </w:rPr>
        <w:t>. – URL: https://scikit-learn.org/stable/modules/generated/sklearn.model_selection.TimeSeriesSplit.html (дата обращения: 2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2A6645EF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5. Оформление списка литературы по ГОСТ Р 7.0.100-2018 при помощи </w:t>
      </w:r>
      <w:proofErr w:type="spellStart"/>
      <w:proofErr w:type="gramStart"/>
      <w:r w:rsidRPr="005F4F6E">
        <w:rPr>
          <w:rFonts w:cs="Times New Roman"/>
        </w:rPr>
        <w:t>Зотеро</w:t>
      </w:r>
      <w:proofErr w:type="spellEnd"/>
      <w:r w:rsidRPr="005F4F6E">
        <w:rPr>
          <w:rFonts w:cs="Times New Roman"/>
        </w:rPr>
        <w:t xml:space="preserve">  Space</w:t>
      </w:r>
      <w:proofErr w:type="gramEnd"/>
      <w:r w:rsidRPr="005F4F6E">
        <w:rPr>
          <w:rFonts w:cs="Times New Roman"/>
        </w:rPr>
        <w:t xml:space="preserve"> G. – URL: https://www.youtube.com/watch?v=oT0ZpKnhUtI (дата обращения: 24.07.2024)  – Текст: электронный.</w:t>
      </w:r>
    </w:p>
    <w:p w14:paraId="3095AC14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6. </w:t>
      </w:r>
      <w:proofErr w:type="spellStart"/>
      <w:r w:rsidRPr="005F4F6E">
        <w:rPr>
          <w:rFonts w:cs="Times New Roman"/>
        </w:rPr>
        <w:t>Site</w:t>
      </w:r>
      <w:proofErr w:type="spellEnd"/>
      <w:r w:rsidRPr="005F4F6E">
        <w:rPr>
          <w:rFonts w:cs="Times New Roman"/>
        </w:rPr>
        <w:t xml:space="preserve"> </w:t>
      </w:r>
      <w:proofErr w:type="spellStart"/>
      <w:proofErr w:type="gramStart"/>
      <w:r w:rsidRPr="005F4F6E">
        <w:rPr>
          <w:rFonts w:cs="Times New Roman"/>
        </w:rPr>
        <w:t>Zotero</w:t>
      </w:r>
      <w:proofErr w:type="spellEnd"/>
      <w:r w:rsidRPr="005F4F6E">
        <w:rPr>
          <w:rFonts w:cs="Times New Roman"/>
        </w:rPr>
        <w:t xml:space="preserve">  </w:t>
      </w:r>
      <w:proofErr w:type="spellStart"/>
      <w:r w:rsidRPr="005F4F6E">
        <w:rPr>
          <w:rFonts w:cs="Times New Roman"/>
        </w:rPr>
        <w:t>Zotero</w:t>
      </w:r>
      <w:proofErr w:type="spellEnd"/>
      <w:proofErr w:type="gramEnd"/>
      <w:r w:rsidRPr="005F4F6E">
        <w:rPr>
          <w:rFonts w:cs="Times New Roman"/>
        </w:rPr>
        <w:t>. – URL: https://www.zotero.org/ (дата обращения: 24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78F75554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>17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43915E18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lastRenderedPageBreak/>
        <w:t xml:space="preserve">18. </w:t>
      </w:r>
      <w:proofErr w:type="spellStart"/>
      <w:r w:rsidRPr="005F4F6E">
        <w:rPr>
          <w:rFonts w:cs="Times New Roman"/>
        </w:rPr>
        <w:t>Anaconda</w:t>
      </w:r>
      <w:proofErr w:type="spellEnd"/>
      <w:r w:rsidRPr="005F4F6E">
        <w:rPr>
          <w:rFonts w:cs="Times New Roman"/>
        </w:rPr>
        <w:t>. – URL: https://www.anaconda.com/ (дата обращения: 19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3AD38BD2" w14:textId="77777777" w:rsidR="005F4F6E" w:rsidRPr="005F4F6E" w:rsidRDefault="005F4F6E" w:rsidP="005F4F6E">
      <w:pPr>
        <w:pStyle w:val="af9"/>
        <w:rPr>
          <w:rFonts w:cs="Times New Roman"/>
        </w:rPr>
      </w:pPr>
      <w:r w:rsidRPr="005F4F6E">
        <w:rPr>
          <w:rFonts w:cs="Times New Roman"/>
        </w:rPr>
        <w:t xml:space="preserve">19. </w:t>
      </w:r>
      <w:proofErr w:type="gramStart"/>
      <w:r w:rsidRPr="005F4F6E">
        <w:rPr>
          <w:rFonts w:cs="Times New Roman"/>
        </w:rPr>
        <w:t>Word  Microsoft</w:t>
      </w:r>
      <w:proofErr w:type="gramEnd"/>
      <w:r w:rsidRPr="005F4F6E">
        <w:rPr>
          <w:rFonts w:cs="Times New Roman"/>
        </w:rPr>
        <w:t xml:space="preserve"> 365. – URL: https://www.microsoft.com/ru-ru/microsoft-365/word?market=ru (дата обращения: 24.07.2024</w:t>
      </w:r>
      <w:proofErr w:type="gramStart"/>
      <w:r w:rsidRPr="005F4F6E">
        <w:rPr>
          <w:rFonts w:cs="Times New Roman"/>
        </w:rPr>
        <w:t>)  –</w:t>
      </w:r>
      <w:proofErr w:type="gramEnd"/>
      <w:r w:rsidRPr="005F4F6E">
        <w:rPr>
          <w:rFonts w:cs="Times New Roman"/>
        </w:rPr>
        <w:t xml:space="preserve"> Текст: электронный.</w:t>
      </w:r>
    </w:p>
    <w:p w14:paraId="60A7CD9B" w14:textId="77777777" w:rsidR="005F4F6E" w:rsidRPr="005F4F6E" w:rsidRDefault="005F4F6E" w:rsidP="005F4F6E">
      <w:pPr>
        <w:pStyle w:val="af9"/>
        <w:rPr>
          <w:rFonts w:cs="Times New Roman"/>
          <w:lang w:val="en-US"/>
        </w:rPr>
      </w:pPr>
      <w:r w:rsidRPr="005F4F6E">
        <w:rPr>
          <w:rFonts w:cs="Times New Roman"/>
          <w:lang w:val="en-US"/>
        </w:rPr>
        <w:t xml:space="preserve">20. Time series / date </w:t>
      </w:r>
      <w:proofErr w:type="gramStart"/>
      <w:r w:rsidRPr="005F4F6E">
        <w:rPr>
          <w:rFonts w:cs="Times New Roman"/>
          <w:lang w:val="en-US"/>
        </w:rPr>
        <w:t>functionality  Pandas</w:t>
      </w:r>
      <w:proofErr w:type="gramEnd"/>
      <w:r w:rsidRPr="005F4F6E">
        <w:rPr>
          <w:rFonts w:cs="Times New Roman"/>
          <w:lang w:val="en-US"/>
        </w:rPr>
        <w:t>. – URL: https://pandas.pydata.org/docs/user_guide/timeseries.html (</w:t>
      </w:r>
      <w:r w:rsidRPr="005F4F6E">
        <w:rPr>
          <w:rFonts w:cs="Times New Roman"/>
        </w:rPr>
        <w:t>дата</w:t>
      </w:r>
      <w:r w:rsidRPr="005F4F6E">
        <w:rPr>
          <w:rFonts w:cs="Times New Roman"/>
          <w:lang w:val="en-US"/>
        </w:rPr>
        <w:t xml:space="preserve"> </w:t>
      </w:r>
      <w:r w:rsidRPr="005F4F6E">
        <w:rPr>
          <w:rFonts w:cs="Times New Roman"/>
        </w:rPr>
        <w:t>обращения</w:t>
      </w:r>
      <w:r w:rsidRPr="005F4F6E">
        <w:rPr>
          <w:rFonts w:cs="Times New Roman"/>
          <w:lang w:val="en-US"/>
        </w:rPr>
        <w:t>: 21.07.2024</w:t>
      </w:r>
      <w:proofErr w:type="gramStart"/>
      <w:r w:rsidRPr="005F4F6E">
        <w:rPr>
          <w:rFonts w:cs="Times New Roman"/>
          <w:lang w:val="en-US"/>
        </w:rPr>
        <w:t>)  –</w:t>
      </w:r>
      <w:proofErr w:type="gramEnd"/>
      <w:r w:rsidRPr="005F4F6E">
        <w:rPr>
          <w:rFonts w:cs="Times New Roman"/>
          <w:lang w:val="en-US"/>
        </w:rPr>
        <w:t xml:space="preserve"> </w:t>
      </w:r>
      <w:r w:rsidRPr="005F4F6E">
        <w:rPr>
          <w:rFonts w:cs="Times New Roman"/>
        </w:rPr>
        <w:t>Текст</w:t>
      </w:r>
      <w:r w:rsidRPr="005F4F6E">
        <w:rPr>
          <w:rFonts w:cs="Times New Roman"/>
          <w:lang w:val="en-US"/>
        </w:rPr>
        <w:t xml:space="preserve">: </w:t>
      </w:r>
      <w:r w:rsidRPr="005F4F6E">
        <w:rPr>
          <w:rFonts w:cs="Times New Roman"/>
        </w:rPr>
        <w:t>электронный</w:t>
      </w:r>
      <w:r w:rsidRPr="005F4F6E">
        <w:rPr>
          <w:rFonts w:cs="Times New Roman"/>
          <w:lang w:val="en-US"/>
        </w:rPr>
        <w:t>.</w:t>
      </w:r>
    </w:p>
    <w:p w14:paraId="6FCF18CA" w14:textId="0CAEABED" w:rsidR="00B80008" w:rsidRPr="00AF2C64" w:rsidRDefault="000A34AC" w:rsidP="001C404E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B80008">
      <w:pPr>
        <w:rPr>
          <w:lang w:val="en-US"/>
        </w:rPr>
      </w:pPr>
    </w:p>
    <w:sectPr w:rsidR="00903CAA" w:rsidRPr="00AF2C64" w:rsidSect="00AA504F">
      <w:footerReference w:type="default" r:id="rId24"/>
      <w:footerReference w:type="first" r:id="rId25"/>
      <w:pgSz w:w="11906" w:h="16838"/>
      <w:pgMar w:top="1134" w:right="851" w:bottom="1134" w:left="1701" w:header="709" w:footer="85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D7803E7" w14:textId="77777777" w:rsidR="00BB23AC" w:rsidRDefault="00BB23AC" w:rsidP="002F4228">
      <w:r>
        <w:separator/>
      </w:r>
    </w:p>
  </w:endnote>
  <w:endnote w:type="continuationSeparator" w:id="0">
    <w:p w14:paraId="215E1BD5" w14:textId="77777777" w:rsidR="00BB23AC" w:rsidRDefault="00BB23AC" w:rsidP="002F4228">
      <w:r>
        <w:continuationSeparator/>
      </w:r>
    </w:p>
  </w:endnote>
  <w:endnote w:type="continuationNotice" w:id="1">
    <w:p w14:paraId="6DDF82C0" w14:textId="77777777" w:rsidR="00BB23AC" w:rsidRDefault="00BB23A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2712DCA8-82CC-4B2E-96AA-A9241A629154}"/>
    <w:embedBold r:id="rId2" w:fontKey="{5EFEA804-1DCA-408E-A5AE-013786E0AF7D}"/>
    <w:embedItalic r:id="rId3" w:fontKey="{DB6E8353-F370-48C7-ABCF-A59012F42F3F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12AFB581-87FB-4754-BAF9-837364EF6939}"/>
    <w:embedBold r:id="rId5" w:fontKey="{8121DF1C-A5C9-46F5-BCC8-B25C6B92484B}"/>
    <w:embedItalic r:id="rId6" w:fontKey="{82C551A5-CA72-46A1-B859-092C7467EF10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543E8BD7-A850-4E37-99D9-0903C18D5DE9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4FF4567F-2A91-496B-8119-A6DFE0AD08AF}"/>
    <w:embedItalic r:id="rId9" w:fontKey="{85C93E11-1664-434B-A7C0-051C32F83CFB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50C70E6" w14:textId="77777777" w:rsidR="00BB23AC" w:rsidRDefault="00BB23AC" w:rsidP="002F4228">
      <w:r>
        <w:separator/>
      </w:r>
    </w:p>
  </w:footnote>
  <w:footnote w:type="continuationSeparator" w:id="0">
    <w:p w14:paraId="76F44F4A" w14:textId="77777777" w:rsidR="00BB23AC" w:rsidRDefault="00BB23AC" w:rsidP="002F4228">
      <w:r>
        <w:continuationSeparator/>
      </w:r>
    </w:p>
  </w:footnote>
  <w:footnote w:type="continuationNotice" w:id="1">
    <w:p w14:paraId="3CEC2DE4" w14:textId="77777777" w:rsidR="00BB23AC" w:rsidRDefault="00BB23A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1023C"/>
    <w:rsid w:val="001104B7"/>
    <w:rsid w:val="0011162E"/>
    <w:rsid w:val="00113305"/>
    <w:rsid w:val="0011454B"/>
    <w:rsid w:val="0011543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ADF"/>
    <w:rsid w:val="001A1E85"/>
    <w:rsid w:val="001A325B"/>
    <w:rsid w:val="001A3A7E"/>
    <w:rsid w:val="001A3E05"/>
    <w:rsid w:val="001A3FE1"/>
    <w:rsid w:val="001A44C8"/>
    <w:rsid w:val="001A6786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27C2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C8"/>
    <w:rsid w:val="00392479"/>
    <w:rsid w:val="00394B3D"/>
    <w:rsid w:val="00394E38"/>
    <w:rsid w:val="003951AB"/>
    <w:rsid w:val="00395ADB"/>
    <w:rsid w:val="00395DE7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167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2B1F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2FF1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2D7E"/>
    <w:rsid w:val="0099394F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9C57A8"/>
    <w:pPr>
      <w:keepNext/>
      <w:spacing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9C57A8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403D5"/>
    <w:pPr>
      <w:spacing w:after="240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403D5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5.png"/><Relationship Id="rId25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10.png"/><Relationship Id="rId27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779</TotalTime>
  <Pages>53</Pages>
  <Words>15105</Words>
  <Characters>86099</Characters>
  <Application>Microsoft Office Word</Application>
  <DocSecurity>0</DocSecurity>
  <Lines>717</Lines>
  <Paragraphs>20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29</cp:revision>
  <cp:lastPrinted>2024-01-03T10:38:00Z</cp:lastPrinted>
  <dcterms:created xsi:type="dcterms:W3CDTF">2023-12-06T05:49:00Z</dcterms:created>
  <dcterms:modified xsi:type="dcterms:W3CDTF">2024-07-24T1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hejsaXVP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